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SURAT 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eastAsia="id-ID"/>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SURAT 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D3705C">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noProof/>
          <w:sz w:val="28"/>
          <w:szCs w:val="24"/>
          <w:lang w:eastAsia="id-ID"/>
        </w:rPr>
        <w:drawing>
          <wp:anchor distT="0" distB="0" distL="114300" distR="114300" simplePos="0" relativeHeight="251648512" behindDoc="0" locked="0" layoutInCell="1" allowOverlap="1">
            <wp:simplePos x="0" y="0"/>
            <wp:positionH relativeFrom="column">
              <wp:posOffset>1548765</wp:posOffset>
            </wp:positionH>
            <wp:positionV relativeFrom="paragraph">
              <wp:posOffset>88900</wp:posOffset>
            </wp:positionV>
            <wp:extent cx="1783080" cy="1805940"/>
            <wp:effectExtent l="0" t="0" r="7620" b="3810"/>
            <wp:wrapNone/>
            <wp:docPr id="2" name="Picture 1" descr="logo stko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logo stkom"/>
                    <pic:cNvPicPr>
                      <a:picLocks noChangeAspect="1"/>
                    </pic:cNvPicPr>
                  </pic:nvPicPr>
                  <pic:blipFill>
                    <a:blip r:embed="rId13"/>
                    <a:srcRect/>
                    <a:stretch>
                      <a:fillRect/>
                    </a:stretch>
                  </pic:blipFill>
                  <pic:spPr>
                    <a:xfrm>
                      <a:off x="0" y="0"/>
                      <a:ext cx="1783080" cy="180594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1822005</w:t>
      </w:r>
    </w:p>
    <w:p w:rsidR="00D3705C" w:rsidRPr="00FE6412" w:rsidRDefault="00D3705C">
      <w:pPr>
        <w:spacing w:after="120" w:line="240" w:lineRule="auto"/>
        <w:rPr>
          <w:rFonts w:ascii="Times New Roman" w:hAnsi="Times New Roman" w:cs="Times New Roman"/>
          <w:b/>
          <w:sz w:val="30"/>
          <w:szCs w:val="30"/>
        </w:rPr>
      </w:pPr>
    </w:p>
    <w:p w:rsidR="0038550C" w:rsidRPr="00FE6412" w:rsidRDefault="0038550C">
      <w:pPr>
        <w:spacing w:after="120" w:line="240" w:lineRule="auto"/>
        <w:jc w:val="center"/>
        <w:rPr>
          <w:rFonts w:ascii="Times New Roman" w:hAnsi="Times New Roman" w:cs="Times New Roman"/>
          <w:b/>
          <w:sz w:val="18"/>
          <w:szCs w:val="24"/>
        </w:rPr>
      </w:pPr>
    </w:p>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JURUSAN TEKNIK INFORMATIKA</w:t>
      </w:r>
    </w:p>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TKOM SAPTA COMPUTER</w:t>
      </w:r>
    </w:p>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LANGAN</w:t>
      </w:r>
    </w:p>
    <w:p w:rsidR="0038550C" w:rsidRPr="00FE6412" w:rsidRDefault="00D3705C">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2023</w:t>
      </w:r>
    </w:p>
    <w:p w:rsidR="0038550C" w:rsidRPr="00FE6412" w:rsidRDefault="000225F8" w:rsidP="0075190C">
      <w:pPr>
        <w:pStyle w:val="Title"/>
        <w:rPr>
          <w:rFonts w:cs="Times New Roman"/>
        </w:rPr>
      </w:pPr>
      <w:bookmarkStart w:id="0" w:name="_Toc104986121"/>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5"/>
        </w:trPr>
        <w:tc>
          <w:tcPr>
            <w:tcW w:w="3936" w:type="dxa"/>
          </w:tcPr>
          <w:p w:rsidR="0038550C" w:rsidRPr="00FE6412" w:rsidRDefault="0038550C">
            <w:pPr>
              <w:spacing w:after="0" w:line="240" w:lineRule="auto"/>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Muhammad Rafi’I, S.Kom, M.Cs</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w:t>
            </w:r>
          </w:p>
        </w:tc>
      </w:tr>
      <w:tr w:rsidR="0038550C" w:rsidRPr="00FE6412">
        <w:trPr>
          <w:trHeight w:val="729"/>
        </w:trPr>
        <w:tc>
          <w:tcPr>
            <w:tcW w:w="3936" w:type="dxa"/>
          </w:tcPr>
          <w:p w:rsidR="0038550C" w:rsidRPr="00FE6412" w:rsidRDefault="0038550C">
            <w:pPr>
              <w:spacing w:after="0" w:line="240" w:lineRule="auto"/>
              <w:jc w:val="center"/>
              <w:rPr>
                <w:rFonts w:ascii="Times New Roman" w:hAnsi="Times New Roman" w:cs="Times New Roman"/>
                <w:sz w:val="24"/>
                <w:szCs w:val="24"/>
              </w:rPr>
            </w:pP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38550C">
            <w:pPr>
              <w:spacing w:after="0" w:line="240" w:lineRule="auto"/>
              <w:jc w:val="center"/>
              <w:rPr>
                <w:rFonts w:ascii="Times New Roman" w:hAnsi="Times New Roman" w:cs="Times New Roman"/>
                <w:sz w:val="24"/>
                <w:szCs w:val="24"/>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mbimbing II/Penguji</w:t>
            </w:r>
          </w:p>
        </w:tc>
        <w:tc>
          <w:tcPr>
            <w:tcW w:w="992" w:type="dxa"/>
          </w:tcPr>
          <w:p w:rsidR="0038550C" w:rsidRPr="00FE6412" w:rsidRDefault="0038550C">
            <w:pPr>
              <w:spacing w:after="0" w:line="240" w:lineRule="auto"/>
              <w:jc w:val="center"/>
              <w:rPr>
                <w:rFonts w:ascii="Times New Roman" w:hAnsi="Times New Roman" w:cs="Times New Roman"/>
                <w:sz w:val="24"/>
                <w:szCs w:val="24"/>
              </w:rPr>
            </w:pPr>
          </w:p>
        </w:tc>
        <w:tc>
          <w:tcPr>
            <w:tcW w:w="2827" w:type="dxa"/>
          </w:tcPr>
          <w:p w:rsidR="0038550C" w:rsidRPr="00FE6412" w:rsidRDefault="000225F8">
            <w:pPr>
              <w:spacing w:after="0" w:line="240" w:lineRule="auto"/>
              <w:jc w:val="center"/>
              <w:rPr>
                <w:rFonts w:ascii="Times New Roman" w:hAnsi="Times New Roman" w:cs="Times New Roman"/>
                <w:sz w:val="24"/>
                <w:szCs w:val="24"/>
              </w:rPr>
            </w:pPr>
            <w:r w:rsidRPr="00FE6412">
              <w:rPr>
                <w:rFonts w:ascii="Times New Roman" w:hAnsi="Times New Roman" w:cs="Times New Roman"/>
                <w:sz w:val="24"/>
                <w:szCs w:val="24"/>
              </w:rPr>
              <w:t>Penguji</w:t>
            </w:r>
          </w:p>
        </w:tc>
      </w:tr>
      <w:tr w:rsidR="0038550C" w:rsidRPr="00FE6412">
        <w:trPr>
          <w:trHeight w:val="1321"/>
        </w:trPr>
        <w:tc>
          <w:tcPr>
            <w:tcW w:w="3936"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38550C">
            <w:pPr>
              <w:spacing w:after="0" w:line="240" w:lineRule="auto"/>
              <w:jc w:val="center"/>
              <w:rPr>
                <w:rFonts w:ascii="Times New Roman" w:hAnsi="Times New Roman" w:cs="Times New Roman"/>
                <w:b/>
                <w:sz w:val="24"/>
                <w:szCs w:val="24"/>
                <w:u w:val="single"/>
              </w:rPr>
            </w:pPr>
          </w:p>
        </w:tc>
      </w:tr>
      <w:tr w:rsidR="0038550C" w:rsidRPr="00FE6412">
        <w:tc>
          <w:tcPr>
            <w:tcW w:w="3936"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Abdul Hamid, S.Kom, M.M</w:t>
            </w:r>
          </w:p>
        </w:tc>
        <w:tc>
          <w:tcPr>
            <w:tcW w:w="992" w:type="dxa"/>
          </w:tcPr>
          <w:p w:rsidR="0038550C" w:rsidRPr="00FE6412" w:rsidRDefault="0038550C">
            <w:pPr>
              <w:spacing w:after="0" w:line="240" w:lineRule="auto"/>
              <w:jc w:val="center"/>
              <w:rPr>
                <w:rFonts w:ascii="Times New Roman" w:hAnsi="Times New Roman" w:cs="Times New Roman"/>
                <w:b/>
                <w:sz w:val="24"/>
                <w:szCs w:val="24"/>
                <w:u w:val="single"/>
              </w:rPr>
            </w:pPr>
          </w:p>
        </w:tc>
        <w:tc>
          <w:tcPr>
            <w:tcW w:w="2827" w:type="dxa"/>
          </w:tcPr>
          <w:p w:rsidR="0038550C" w:rsidRPr="00FE6412" w:rsidRDefault="000225F8">
            <w:pPr>
              <w:spacing w:after="0" w:line="240" w:lineRule="auto"/>
              <w:jc w:val="center"/>
              <w:rPr>
                <w:rFonts w:ascii="Times New Roman" w:hAnsi="Times New Roman" w:cs="Times New Roman"/>
                <w:b/>
                <w:sz w:val="24"/>
                <w:szCs w:val="24"/>
                <w:u w:val="single"/>
              </w:rPr>
            </w:pPr>
            <w:r w:rsidRPr="00FE6412">
              <w:rPr>
                <w:rFonts w:ascii="Times New Roman" w:hAnsi="Times New Roman" w:cs="Times New Roman"/>
                <w:b/>
                <w:sz w:val="24"/>
                <w:szCs w:val="24"/>
                <w:u w:val="single"/>
              </w:rPr>
              <w:t>Nama Penguji II</w:t>
            </w:r>
          </w:p>
        </w:tc>
      </w:tr>
    </w:tbl>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B74C19" w:rsidP="003A1213">
          <w:pPr>
            <w:pStyle w:val="TOC1"/>
            <w:rPr>
              <w:rFonts w:eastAsiaTheme="minorEastAsia"/>
              <w:b w:val="0"/>
              <w:noProof w:val="0"/>
            </w:rPr>
          </w:pPr>
          <w:r w:rsidRPr="00FE6412">
            <w:rPr>
              <w:noProof w:val="0"/>
            </w:rPr>
            <w:fldChar w:fldCharType="begin"/>
          </w:r>
          <w:r w:rsidR="000112A4" w:rsidRPr="00FE6412">
            <w:rPr>
              <w:noProof w:val="0"/>
            </w:rPr>
            <w:instrText xml:space="preserve"> TOC \o "1-3" \h \z \u </w:instrText>
          </w:r>
          <w:r w:rsidRPr="00FE6412">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B74C19"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B74C19"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B74C19"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B74C19"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B74C19"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B74C19"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B74C19">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B74C19"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B74C19">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B74C19">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B74C19">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B74C19"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B74C19">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aplikasi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perlu adanya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8F2FCC" w:rsidRPr="00FE6412">
        <w:rPr>
          <w:rFonts w:ascii="Times New Roman" w:eastAsia="SimSun" w:hAnsi="Times New Roman" w:cs="Times New Roman"/>
          <w:sz w:val="24"/>
          <w:szCs w:val="24"/>
        </w:rPr>
        <w:t xml:space="preserve">Ketepatan pada pengelolaan kearsipan dapat mempengaruhi kualitas kinerja pada suatu organisasi.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5B5DB0" w:rsidRPr="00FE6412">
        <w:rPr>
          <w:rFonts w:ascii="Times New Roman" w:eastAsia="SimSun" w:hAnsi="Times New Roman" w:cs="Times New Roman"/>
          <w:sz w:val="24"/>
          <w:szCs w:val="24"/>
        </w:rPr>
        <w:t>ada masa kini</w:t>
      </w:r>
      <w:r w:rsidR="005D061A" w:rsidRPr="00FE6412">
        <w:rPr>
          <w:rFonts w:ascii="Times New Roman" w:eastAsia="SimSun" w:hAnsi="Times New Roman" w:cs="Times New Roman"/>
          <w:sz w:val="24"/>
          <w:szCs w:val="24"/>
        </w:rPr>
        <w:t>.</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B74C19"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B74C19" w:rsidRPr="00FE6412">
        <w:rPr>
          <w:rFonts w:ascii="Times New Roman" w:hAnsi="Times New Roman" w:cs="Times New Roman"/>
          <w:sz w:val="24"/>
          <w:szCs w:val="24"/>
        </w:rPr>
        <w:fldChar w:fldCharType="end"/>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B74C19"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 xml:space="preserve">Berdasarkan hasil observasi yang  dilakukan pada Badan Pendapatan Daerah Kabupaten Tabalong, masih banyak kinerja tata usaha bagian pengarsipan kurang efisien karena masih menerapkan sistem pengarsipan yang konvensional yakni dengan cara ditulis dalam buku agenda. Hal tersebut merupakan 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Maka dengan adanya penelitian ini diharapkan dapat menyelesaikan permasalahan di atas dengan judul “SISTEM INFORMASI MANAJEMEN SURAT</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 </w:t>
      </w:r>
      <w:r w:rsidR="00F51D21" w:rsidRPr="00FE6412">
        <w:rPr>
          <w:rFonts w:ascii="Times New Roman" w:hAnsi="Times New Roman" w:cs="Times New Roman"/>
          <w:sz w:val="24"/>
          <w:szCs w:val="24"/>
        </w:rPr>
        <w:t xml:space="preserve">membangun sebuah Sistem Informasi Manajemen Surat dengan merancang aplikasi berbasis </w:t>
      </w:r>
      <w:r w:rsidR="00F51D21" w:rsidRPr="00FE6412">
        <w:rPr>
          <w:rFonts w:ascii="Times New Roman" w:hAnsi="Times New Roman" w:cs="Times New Roman"/>
          <w:i/>
          <w:sz w:val="24"/>
          <w:szCs w:val="24"/>
        </w:rPr>
        <w:t>website</w:t>
      </w:r>
      <w:r w:rsidR="00DB7BC5" w:rsidRPr="00FE6412">
        <w:rPr>
          <w:rFonts w:ascii="Times New Roman" w:hAnsi="Times New Roman" w:cs="Times New Roman"/>
          <w:sz w:val="24"/>
          <w:szCs w:val="24"/>
        </w:rPr>
        <w:t xml:space="preserve">, </w:t>
      </w:r>
      <w:r w:rsidR="00FF3563" w:rsidRPr="00FE6412">
        <w:rPr>
          <w:rFonts w:ascii="Times New Roman" w:hAnsi="Times New Roman" w:cs="Times New Roman"/>
          <w:sz w:val="24"/>
          <w:szCs w:val="24"/>
        </w:rPr>
        <w:t>perancangan</w:t>
      </w:r>
      <w:r w:rsidR="00DB7BC5" w:rsidRPr="00FE6412">
        <w:rPr>
          <w:rFonts w:ascii="Times New Roman" w:hAnsi="Times New Roman" w:cs="Times New Roman"/>
          <w:sz w:val="24"/>
          <w:szCs w:val="24"/>
        </w:rPr>
        <w:t xml:space="preserve"> aplikasi dengan berbasis </w:t>
      </w:r>
      <w:r w:rsidR="00DB7BC5" w:rsidRPr="00FE6412">
        <w:rPr>
          <w:rFonts w:ascii="Times New Roman" w:hAnsi="Times New Roman" w:cs="Times New Roman"/>
          <w:i/>
          <w:sz w:val="24"/>
          <w:szCs w:val="24"/>
        </w:rPr>
        <w:t>website</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731CFF" w:rsidRPr="00FE6412">
        <w:rPr>
          <w:rFonts w:ascii="Times New Roman" w:hAnsi="Times New Roman" w:cs="Times New Roman"/>
          <w:sz w:val="24"/>
          <w:szCs w:val="24"/>
          <w:lang w:val="en-US"/>
        </w:rPr>
        <w:t xml:space="preserve"> </w:t>
      </w:r>
      <w:r w:rsidR="00F51D21" w:rsidRPr="00FE6412">
        <w:rPr>
          <w:rFonts w:ascii="Times New Roman" w:hAnsi="Times New Roman" w:cs="Times New Roman"/>
          <w:i/>
          <w:iCs/>
          <w:sz w:val="24"/>
          <w:szCs w:val="24"/>
        </w:rPr>
        <w:t>.</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rekam data sura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ncari data</w:t>
      </w:r>
      <w:r w:rsidR="00BC0A42" w:rsidRPr="00FE6412">
        <w:rPr>
          <w:rFonts w:cs="Times New Roman"/>
          <w:color w:val="auto"/>
          <w:szCs w:val="24"/>
        </w:rPr>
        <w:t xml:space="preserve"> surat</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Apakah aplikasi ini bisa mencetak lembar disposisi</w:t>
      </w:r>
      <w:r w:rsidR="00B211B0" w:rsidRPr="00FE6412">
        <w:rPr>
          <w:rFonts w:cs="Times New Roman"/>
          <w:color w:val="auto"/>
          <w:szCs w:val="24"/>
        </w:rPr>
        <w:t xml:space="preserve"> surat</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FE6412" w:rsidRDefault="000225F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Tujuan penelitian ini adalah membangun Sistem Informasi Manajemen Surat dengan merancang sebuah aplikasi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menggunakan bahasa program PHP dan MySQL agar dapat menyelesaikan permasalahan </w:t>
      </w:r>
      <w:r w:rsidR="000E40E0" w:rsidRPr="00FE6412">
        <w:rPr>
          <w:rFonts w:ascii="Times New Roman" w:hAnsi="Times New Roman" w:cs="Times New Roman"/>
          <w:sz w:val="24"/>
          <w:szCs w:val="24"/>
        </w:rPr>
        <w:t>pengelolaan</w:t>
      </w:r>
      <w:r w:rsidRPr="00FE6412">
        <w:rPr>
          <w:rFonts w:ascii="Times New Roman" w:hAnsi="Times New Roman" w:cs="Times New Roman"/>
          <w:sz w:val="24"/>
          <w:szCs w:val="24"/>
        </w:rPr>
        <w:t xml:space="preserve"> surat-menyurat pada Badan Pendapatan Daerah Kabupaten Tabalong.</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0E40E0"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Penelititan ini ber</w:t>
      </w:r>
      <w:r w:rsidR="00216289" w:rsidRPr="00FE6412">
        <w:rPr>
          <w:rFonts w:cs="Times New Roman"/>
          <w:color w:val="auto"/>
          <w:szCs w:val="24"/>
        </w:rPr>
        <w:t>fokus dalam membangun sebuah Sistem Informasi Manajemen Surat dalam merancang sebuah aplikasi.</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Pengembangan a</w:t>
      </w:r>
      <w:r w:rsidR="006A4666" w:rsidRPr="00FE6412">
        <w:rPr>
          <w:rFonts w:cs="Times New Roman"/>
          <w:color w:val="auto"/>
          <w:szCs w:val="24"/>
        </w:rPr>
        <w:t>plikasi</w:t>
      </w:r>
      <w:r w:rsidRPr="00FE6412">
        <w:rPr>
          <w:rFonts w:cs="Times New Roman"/>
          <w:color w:val="auto"/>
          <w:szCs w:val="24"/>
        </w:rPr>
        <w:t xml:space="preserve"> dikhususkan dalam</w:t>
      </w:r>
      <w:r w:rsidR="006A4666" w:rsidRPr="00FE6412">
        <w:rPr>
          <w:rFonts w:cs="Times New Roman"/>
          <w:color w:val="auto"/>
          <w:szCs w:val="24"/>
        </w:rPr>
        <w:t xml:space="preserve"> berbasis </w:t>
      </w:r>
      <w:r w:rsidR="006A4666" w:rsidRPr="00FE6412">
        <w:rPr>
          <w:rFonts w:cs="Times New Roman"/>
          <w:i/>
          <w:color w:val="auto"/>
          <w:szCs w:val="24"/>
        </w:rPr>
        <w:t>website</w:t>
      </w:r>
      <w:r w:rsidRPr="00FE6412">
        <w:rPr>
          <w:rFonts w:cs="Times New Roman"/>
          <w:color w:val="auto"/>
          <w:szCs w:val="24"/>
        </w:rPr>
        <w:t xml:space="preserve">, yang dapat dijalankan melalui brow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aplikasi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Pengembangan aplikasi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surat masuk dan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 xml:space="preserve"> saja.</w:t>
      </w:r>
    </w:p>
    <w:p w:rsidR="00BC0A42" w:rsidRPr="00FE6412" w:rsidRDefault="00BC0A42">
      <w:pPr>
        <w:spacing w:after="0" w:line="240" w:lineRule="auto"/>
        <w:rPr>
          <w:rFonts w:ascii="Times New Roman" w:eastAsiaTheme="majorEastAsia" w:hAnsi="Times New Roman" w:cs="Times New Roman"/>
          <w:b/>
          <w:sz w:val="24"/>
          <w:szCs w:val="26"/>
        </w:rPr>
      </w:pPr>
      <w:r w:rsidRPr="00FE6412">
        <w:rPr>
          <w:rFonts w:ascii="Times New Roman" w:hAnsi="Times New Roman" w:cs="Times New Roman"/>
        </w:rPr>
        <w:br w:type="page"/>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mbahas tentang spesifikasi system, langkah-langkah pembuatan system, tampilan aplikasi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merancang sebuah aplikasi</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aplikasi.</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aplikasi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Aplikasi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embangun Sebuah Sistem Informasi Manajemen Surat dalam merancang sebuah Aplikasi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aplikasi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plikasi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Aplikasi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dapat berjalan lancar sesuai dengan tahapan perancangan yang telah dibuat. Sehingga aplikasi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embangun Sebuah Sistem Informasi Manajemen Surat dalam merancang sebuah Aplikasi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B74C1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eastAsia="id-ID"/>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4">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B74C1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B74C1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B74C1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B74C19"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B74C1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B74C1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B74C19"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B74C19"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B74C19" w:rsidRPr="00FE6412">
        <w:rPr>
          <w:rFonts w:cs="Times New Roman"/>
          <w:color w:val="auto"/>
          <w:szCs w:val="24"/>
        </w:rPr>
        <w:fldChar w:fldCharType="separate"/>
      </w:r>
      <w:r w:rsidR="0044719C" w:rsidRPr="00FE6412">
        <w:rPr>
          <w:rFonts w:cs="Times New Roman"/>
          <w:color w:val="auto"/>
          <w:szCs w:val="24"/>
        </w:rPr>
        <w:t>(Sedianingsih et al., 2010)</w:t>
      </w:r>
      <w:r w:rsidR="00B74C19"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B74C19"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B74C19" w:rsidRPr="00FE6412">
        <w:rPr>
          <w:rFonts w:cs="Times New Roman"/>
          <w:color w:val="auto"/>
          <w:szCs w:val="24"/>
        </w:rPr>
        <w:fldChar w:fldCharType="separate"/>
      </w:r>
      <w:r w:rsidR="0044719C" w:rsidRPr="00FE6412">
        <w:rPr>
          <w:rFonts w:cs="Times New Roman"/>
          <w:color w:val="auto"/>
          <w:szCs w:val="24"/>
        </w:rPr>
        <w:t>(Sedianingsih et al., 2010)</w:t>
      </w:r>
      <w:r w:rsidR="00B74C19"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B74C19"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B74C19"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aplikasi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aplikasi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t>Phyton</w:t>
      </w:r>
      <w:r w:rsidRPr="00FE6412">
        <w:rPr>
          <w:rFonts w:ascii="Times New Roman" w:hAnsi="Times New Roman" w:cs="Times New Roman"/>
          <w:sz w:val="24"/>
          <w:szCs w:val="24"/>
        </w:rPr>
        <w:t xml:space="preserve"> API. Terciptanya aplikasi ini terinspirasi dari aplikasi </w:t>
      </w:r>
      <w:r w:rsidRPr="00FE6412">
        <w:rPr>
          <w:rFonts w:ascii="Times New Roman" w:hAnsi="Times New Roman" w:cs="Times New Roman"/>
          <w:i/>
          <w:sz w:val="24"/>
          <w:szCs w:val="24"/>
        </w:rPr>
        <w:t xml:space="preserve">Vim, </w:t>
      </w:r>
      <w:r w:rsidRPr="00FE6412">
        <w:rPr>
          <w:rFonts w:ascii="Times New Roman" w:hAnsi="Times New Roman" w:cs="Times New Roman"/>
          <w:sz w:val="24"/>
          <w:szCs w:val="24"/>
        </w:rPr>
        <w:t xml:space="preserve">aplikasi ini sangatlah </w:t>
      </w:r>
      <w:r w:rsidRPr="00FE6412">
        <w:rPr>
          <w:rFonts w:ascii="Times New Roman" w:hAnsi="Times New Roman" w:cs="Times New Roman"/>
          <w:i/>
          <w:sz w:val="24"/>
          <w:szCs w:val="24"/>
        </w:rPr>
        <w:lastRenderedPageBreak/>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aplikasi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aplikasi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aplikasi yang dapat digunakan dan didapatkan secara gratis, akan tetapi beberapa fitur  pengembangan fungsionalitas (packages) dari aplikasi ini merupakan hasil dari temuan dan mendapat dukungan penuh dari komunitas serta memiliki lisensi aplikasi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aplikasi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lastRenderedPageBreak/>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aplikasi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aplikasi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aplikasi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plikasi ini memberikan </w:t>
      </w:r>
      <w:r w:rsidRPr="00FE6412">
        <w:rPr>
          <w:rFonts w:cs="Times New Roman"/>
          <w:i/>
          <w:color w:val="auto"/>
          <w:szCs w:val="24"/>
        </w:rPr>
        <w:t xml:space="preserve">user </w:t>
      </w:r>
      <w:r w:rsidRPr="00FE6412">
        <w:rPr>
          <w:rFonts w:cs="Times New Roman"/>
          <w:color w:val="auto"/>
          <w:szCs w:val="24"/>
        </w:rPr>
        <w:t>fleksibilitas dalam hal pengaturan fungsional dalam aplikasi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B74C1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B74C1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B74C1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B74C19"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B74C1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B74C19"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B74C19"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B74C1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B74C1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B74C1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5"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6"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7"/>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8"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eastAsia="id-ID"/>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9"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B74C1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B74C1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B74C1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B74C1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B74C1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20">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B74C19">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B74C19"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B74C19"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B74C19">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B74C19">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B74C19">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B74C19">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B74C19">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B74C19"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B74C19"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B74C19"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B74C19"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B74C19"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B74C19"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ook w:val="04A0"/>
      </w:tblPr>
      <w:tblGrid>
        <w:gridCol w:w="3067"/>
        <w:gridCol w:w="1336"/>
        <w:gridCol w:w="3365"/>
      </w:tblGrid>
      <w:tr w:rsidR="00B200F5" w:rsidRPr="00FE6412" w:rsidTr="002D78F1">
        <w:trPr>
          <w:trHeight w:val="270"/>
        </w:trPr>
        <w:tc>
          <w:tcPr>
            <w:tcW w:w="3067"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336"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365"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2D78F1">
        <w:trPr>
          <w:trHeight w:val="558"/>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i/>
                <w:iCs/>
                <w:noProof/>
                <w:sz w:val="24"/>
                <w:szCs w:val="24"/>
                <w:lang w:eastAsia="id-ID"/>
              </w:rPr>
              <w:drawing>
                <wp:anchor distT="0" distB="0" distL="114300" distR="114300" simplePos="0" relativeHeight="251665920" behindDoc="0" locked="0" layoutInCell="1" allowOverlap="1">
                  <wp:simplePos x="0" y="0"/>
                  <wp:positionH relativeFrom="column">
                    <wp:posOffset>643890</wp:posOffset>
                  </wp:positionH>
                  <wp:positionV relativeFrom="paragraph">
                    <wp:posOffset>130175</wp:posOffset>
                  </wp:positionV>
                  <wp:extent cx="384810" cy="340360"/>
                  <wp:effectExtent l="0" t="0" r="15240" b="2540"/>
                  <wp:wrapNone/>
                  <wp:docPr id="3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6"/>
                          <pic:cNvPicPr>
                            <a:picLocks noChangeAspect="1" noChangeArrowheads="1"/>
                          </pic:cNvPicPr>
                        </pic:nvPicPr>
                        <pic:blipFill>
                          <a:blip r:embed="rId2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5925" t="29807" r="65430" b="55621"/>
                          <a:stretch>
                            <a:fillRect/>
                          </a:stretch>
                        </pic:blipFill>
                        <pic:spPr>
                          <a:xfrm>
                            <a:off x="0" y="0"/>
                            <a:ext cx="384987" cy="340242"/>
                          </a:xfrm>
                          <a:prstGeom prst="rect">
                            <a:avLst/>
                          </a:prstGeom>
                          <a:noFill/>
                        </pic:spPr>
                      </pic:pic>
                    </a:graphicData>
                  </a:graphic>
                </wp:anchor>
              </w:drawing>
            </w:r>
          </w:p>
        </w:tc>
        <w:tc>
          <w:tcPr>
            <w:tcW w:w="1336" w:type="dxa"/>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2D78F1">
        <w:trPr>
          <w:trHeight w:val="694"/>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6944" behindDoc="1" locked="0" layoutInCell="1" allowOverlap="1">
                  <wp:simplePos x="0" y="0"/>
                  <wp:positionH relativeFrom="column">
                    <wp:posOffset>371475</wp:posOffset>
                  </wp:positionH>
                  <wp:positionV relativeFrom="paragraph">
                    <wp:posOffset>274955</wp:posOffset>
                  </wp:positionV>
                  <wp:extent cx="895350" cy="676910"/>
                  <wp:effectExtent l="0" t="0" r="0" b="8890"/>
                  <wp:wrapNone/>
                  <wp:docPr id="3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5"/>
                          <pic:cNvPicPr>
                            <a:picLocks noChangeAspect="1" noChangeArrowheads="1"/>
                          </pic:cNvPicPr>
                        </pic:nvPicPr>
                        <pic:blipFill>
                          <a:blip r:embed="rId2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28252" t="22485" r="60281" b="59467"/>
                          <a:stretch>
                            <a:fillRect/>
                          </a:stretch>
                        </pic:blipFill>
                        <pic:spPr>
                          <a:xfrm>
                            <a:off x="0" y="0"/>
                            <a:ext cx="895350" cy="676793"/>
                          </a:xfrm>
                          <a:prstGeom prst="rect">
                            <a:avLst/>
                          </a:prstGeom>
                          <a:noFill/>
                        </pic:spPr>
                      </pic:pic>
                    </a:graphicData>
                  </a:graphic>
                </wp:anchor>
              </w:drawing>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Lifeline</w:t>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2D78F1">
        <w:trPr>
          <w:trHeight w:val="1060"/>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74C19"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hAnsi="Times New Roman" w:cs="Times New Roman"/>
                <w:noProof/>
              </w:rPr>
              <w:pict>
                <v:group id="Group 16" o:spid="_x0000_s1044" style="position:absolute;left:0;text-align:left;margin-left:15.85pt;margin-top:1.65pt;width:89.6pt;height:45.75pt;z-index:-251637248" coordorigin="870,11747" coordsize="2575,15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45" type="#_x0000_t75" style="position:absolute;left:870;top:11747;width:1605;height:134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Y6OS9AAAA2wAAAA8AAABkcnMvZG93bnJldi54bWxET70KwjAQ3gXfIZzgIprqIFKNUgRREEGr&#10;i9vRnG2xuZQm2vr2ZhAcP77/1aYzlXhT40rLCqaTCARxZnXJuYLbdTdegHAeWWNlmRR8yMFm3e+t&#10;MNa25Qu9U5+LEMIuRgWF93UspcsKMugmtiYO3MM2Bn2ATS51g20IN5WcRdFcGiw5NBRY07ag7Jm+&#10;jILn8ZTsU5mPpudL2rpbdXb3OlFqOOiSJQhPnf+Lf+6DVjAL68OX8APk+gs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N1jo5L0AAADbAAAADwAAAAAAAAAAAAAAAACfAgAAZHJz&#10;L2Rvd25yZXYueG1sUEsFBgAAAAAEAAQA9wAAAIkDAAAAAA==&#10;">
                    <v:imagedata r:id="rId23" o:title="" croptop="13379f" cropbottom="39166f" cropleft="28971f" cropright="27852f"/>
                  </v:shape>
                  <v:shape id="Picture 10" o:spid="_x0000_s1046" type="#_x0000_t75" style="position:absolute;left:1700;top:12205;width:775;height:550;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Rs2nBAAAA2wAAAA8AAABkcnMvZG93bnJldi54bWxEj0GLwjAUhO+C/yE8wZum9iBSjSKCoLB7&#10;0F3Q46N5NsXmpTbR1n9vBMHjMDPfMItVZyvxoMaXjhVMxgkI4tzpkgsF/3/b0QyED8gaK8ek4Eke&#10;Vst+b4GZdi0f6HEMhYgQ9hkqMCHUmZQ+N2TRj11NHL2LayyGKJtC6gbbCLeVTJNkKi2WHBcM1rQx&#10;lF+Pd6vg53Qz5rJ37eS6l4n8vXeb59koNRx06zmIQF34hj/tnVaQpvD+En+AXL4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Rs2nBAAAA2wAAAA8AAAAAAAAAAAAAAAAAnwIA&#10;AGRycy9kb3ducmV2LnhtbFBLBQYAAAAABAAEAPcAAACNAwAAAAA=&#10;">
                    <v:imagedata r:id="rId24" o:title="" croptop="26523f" cropbottom="34117f" cropleft="23307f" cropright="27517f"/>
                  </v:shape>
                  <v:shape id="Picture 19" o:spid="_x0000_s1047" type="#_x0000_t75" style="position:absolute;left:2475;top:12345;width:970;height:977;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4rjZLBAAAA2wAAAA8AAABkcnMvZG93bnJldi54bWxEj0FrAjEUhO8F/0N4grea1YOU1ShlQfRW&#10;3JaCt8fmuVmavCxJdLf+eiMUehxm5htmsxudFTcKsfOsYDEvQBA3XnfcKvj63L++gYgJWaP1TAp+&#10;KcJuO3nZYKn9wCe61akVGcKxRAUmpb6UMjaGHMa574mzd/HBYcoytFIHHDLcWbksipV02HFeMNhT&#10;Zaj5qa9OQXUY+TR8WyvDR13JuzNnvTBKzabj+xpEojH9h//aR61guYLnl/wD5PY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C4rjZLBAAAA2wAAAA8AAAAAAAAAAAAAAAAAnwIA&#10;AGRycy9kb3ducmV2LnhtbFBLBQYAAAAABAAEAPcAAACNAwAAAAA=&#10;">
                    <v:imagedata r:id="rId23" o:title="" croptop="14734f" cropbottom="40861f" cropleft="30620f" cropright="29371f"/>
                  </v:shape>
                </v:group>
              </w:pict>
            </w: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Create Message</w:t>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Pembuatan sebuah </w:t>
            </w: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sederhana antar elemen dan juga mengindikasikan komunikasi antara objek</w:t>
            </w:r>
          </w:p>
        </w:tc>
      </w:tr>
      <w:tr w:rsidR="00B200F5" w:rsidRPr="00FE6412" w:rsidTr="002D78F1">
        <w:trPr>
          <w:trHeight w:val="975"/>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lastRenderedPageBreak/>
              <w:drawing>
                <wp:anchor distT="0" distB="0" distL="114300" distR="114300" simplePos="0" relativeHeight="251667968" behindDoc="1" locked="0" layoutInCell="1" allowOverlap="1">
                  <wp:simplePos x="0" y="0"/>
                  <wp:positionH relativeFrom="column">
                    <wp:posOffset>332740</wp:posOffset>
                  </wp:positionH>
                  <wp:positionV relativeFrom="paragraph">
                    <wp:posOffset>264160</wp:posOffset>
                  </wp:positionV>
                  <wp:extent cx="1047750" cy="528955"/>
                  <wp:effectExtent l="0" t="0" r="0" b="4445"/>
                  <wp:wrapNone/>
                  <wp:docPr id="3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4"/>
                          <pic:cNvPicPr>
                            <a:picLocks noChangeAspect="1" noChangeArrowheads="1"/>
                          </pic:cNvPicPr>
                        </pic:nvPicPr>
                        <pic:blipFill>
                          <a:blip r:embed="rId25">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37891" t="43195" r="43996" b="40533"/>
                          <a:stretch>
                            <a:fillRect/>
                          </a:stretch>
                        </pic:blipFill>
                        <pic:spPr>
                          <a:xfrm>
                            <a:off x="0" y="0"/>
                            <a:ext cx="1047750" cy="529028"/>
                          </a:xfrm>
                          <a:prstGeom prst="rect">
                            <a:avLst/>
                          </a:prstGeom>
                          <a:noFill/>
                        </pic:spPr>
                      </pic:pic>
                    </a:graphicData>
                  </a:graphic>
                </wp:anchor>
              </w:drawing>
            </w: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Message</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selesai, baru bisa mengirimkan sebuah </w:t>
            </w: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baru</w:t>
            </w:r>
          </w:p>
        </w:tc>
      </w:tr>
      <w:tr w:rsidR="00B200F5" w:rsidRPr="00FE6412" w:rsidTr="002D78F1">
        <w:trPr>
          <w:trHeight w:val="1408"/>
        </w:trPr>
        <w:tc>
          <w:tcPr>
            <w:tcW w:w="3067"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iCs/>
                <w:sz w:val="24"/>
                <w:szCs w:val="24"/>
              </w:rPr>
            </w:pPr>
            <w:r w:rsidRPr="00FE6412">
              <w:rPr>
                <w:rFonts w:ascii="Times New Roman" w:eastAsia="Times New Roman" w:hAnsi="Times New Roman" w:cs="Times New Roman"/>
                <w:noProof/>
                <w:sz w:val="24"/>
                <w:szCs w:val="24"/>
                <w:lang w:eastAsia="id-ID"/>
              </w:rPr>
              <w:drawing>
                <wp:anchor distT="0" distB="0" distL="114300" distR="114300" simplePos="0" relativeHeight="251668992" behindDoc="1" locked="0" layoutInCell="1" allowOverlap="1">
                  <wp:simplePos x="0" y="0"/>
                  <wp:positionH relativeFrom="column">
                    <wp:posOffset>466090</wp:posOffset>
                  </wp:positionH>
                  <wp:positionV relativeFrom="paragraph">
                    <wp:posOffset>257810</wp:posOffset>
                  </wp:positionV>
                  <wp:extent cx="765810" cy="651510"/>
                  <wp:effectExtent l="0" t="0" r="15240" b="15240"/>
                  <wp:wrapNone/>
                  <wp:docPr id="3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
                          <pic:cNvPicPr>
                            <a:picLocks noChangeAspect="1" noChangeArrowheads="1"/>
                          </pic:cNvPicPr>
                        </pic:nvPicPr>
                        <pic:blipFill>
                          <a:blip r:embed="rId26">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2184" t="70163" r="41313" b="19958"/>
                          <a:stretch>
                            <a:fillRect/>
                          </a:stretch>
                        </pic:blipFill>
                        <pic:spPr>
                          <a:xfrm>
                            <a:off x="0" y="0"/>
                            <a:ext cx="765545" cy="651384"/>
                          </a:xfrm>
                          <a:prstGeom prst="rect">
                            <a:avLst/>
                          </a:prstGeom>
                          <a:noFill/>
                        </pic:spPr>
                      </pic:pic>
                    </a:graphicData>
                  </a:graphic>
                </wp:anchor>
              </w:drawing>
            </w:r>
          </w:p>
          <w:p w:rsidR="00B200F5" w:rsidRPr="00FE6412" w:rsidRDefault="00B200F5" w:rsidP="002D78F1">
            <w:pPr>
              <w:spacing w:line="480" w:lineRule="auto"/>
              <w:jc w:val="center"/>
              <w:rPr>
                <w:rFonts w:ascii="Times New Roman" w:eastAsia="Times New Roman" w:hAnsi="Times New Roman" w:cs="Times New Roman"/>
                <w:sz w:val="24"/>
                <w:szCs w:val="24"/>
              </w:rPr>
            </w:pPr>
          </w:p>
        </w:tc>
        <w:tc>
          <w:tcPr>
            <w:tcW w:w="1336"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i/>
                <w:sz w:val="24"/>
                <w:szCs w:val="24"/>
              </w:rPr>
            </w:pPr>
          </w:p>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365" w:type="dxa"/>
          </w:tcPr>
          <w:p w:rsidR="00B200F5" w:rsidRPr="00FE6412" w:rsidRDefault="00B200F5" w:rsidP="002D78F1">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B74C19"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B74C19"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B74C19"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dengan metode UML, para pengembang cukup menggunakan satu metodologi dari tahap analisis hingga perancangan. Hal ini tidak bisa dilakukan dalam metodologi pengembangan terstruktur. Dengan pengembangan masa kini ke arah aplikasi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5017F9" w:rsidRPr="00FE6412" w:rsidRDefault="005017F9" w:rsidP="005017F9">
      <w:pPr>
        <w:pStyle w:val="Heading1"/>
        <w:rPr>
          <w:rFonts w:cs="Times New Roman"/>
          <w:color w:val="auto"/>
          <w:lang w:val="id-ID"/>
        </w:rPr>
      </w:pPr>
      <w:bookmarkStart w:id="127" w:name="_Toc104676957"/>
      <w:bookmarkStart w:id="128" w:name="_Toc104986167"/>
      <w:bookmarkEnd w:id="127"/>
      <w:bookmarkEnd w:id="128"/>
    </w:p>
    <w:p w:rsidR="0038550C" w:rsidRPr="00FE6412" w:rsidRDefault="000225F8" w:rsidP="00FD3F14">
      <w:pPr>
        <w:jc w:val="center"/>
        <w:rPr>
          <w:rFonts w:ascii="Times New Roman" w:hAnsi="Times New Roman" w:cs="Times New Roman"/>
          <w:b/>
          <w:sz w:val="28"/>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38550C" w:rsidRPr="00FE6412" w:rsidRDefault="0038550C">
      <w:pPr>
        <w:spacing w:after="0" w:line="480" w:lineRule="auto"/>
        <w:jc w:val="center"/>
        <w:rPr>
          <w:rFonts w:ascii="Times New Roman" w:hAnsi="Times New Roman" w:cs="Times New Roman"/>
          <w:b/>
          <w:sz w:val="24"/>
          <w:szCs w:val="24"/>
        </w:rPr>
      </w:pPr>
    </w:p>
    <w:p w:rsidR="00731CFF" w:rsidRPr="00FE6412" w:rsidRDefault="00731CFF" w:rsidP="00687FCD">
      <w:pPr>
        <w:spacing w:after="0" w:line="480" w:lineRule="auto"/>
        <w:rPr>
          <w:rFonts w:ascii="Times New Roman" w:hAnsi="Times New Roman" w:cs="Times New Roman"/>
          <w:b/>
          <w:sz w:val="24"/>
          <w:lang w:val="en-US"/>
        </w:rPr>
      </w:pPr>
      <w:r w:rsidRPr="00FE6412">
        <w:rPr>
          <w:rFonts w:ascii="Times New Roman" w:hAnsi="Times New Roman" w:cs="Times New Roman"/>
          <w:b/>
          <w:sz w:val="24"/>
          <w:lang w:val="en-US"/>
        </w:rPr>
        <w:t>Metodologi pengembangan sistem</w:t>
      </w:r>
    </w:p>
    <w:p w:rsidR="004A7E36" w:rsidRPr="00FE6412" w:rsidRDefault="00CD74A8" w:rsidP="00E209CC">
      <w:pPr>
        <w:spacing w:after="240" w:line="480" w:lineRule="auto"/>
        <w:ind w:firstLine="720"/>
        <w:jc w:val="both"/>
        <w:rPr>
          <w:rFonts w:ascii="Times New Roman" w:hAnsi="Times New Roman" w:cs="Times New Roman"/>
        </w:rPr>
      </w:pPr>
      <w:r w:rsidRPr="00FE6412">
        <w:rPr>
          <w:rFonts w:ascii="Times New Roman" w:hAnsi="Times New Roman" w:cs="Times New Roman"/>
          <w:sz w:val="24"/>
          <w:lang w:val="en-US"/>
        </w:rPr>
        <w:t>Pada pengembanga</w:t>
      </w:r>
      <w:r w:rsidR="004B1CCE" w:rsidRPr="00FE6412">
        <w:rPr>
          <w:rFonts w:ascii="Times New Roman" w:hAnsi="Times New Roman" w:cs="Times New Roman"/>
          <w:sz w:val="24"/>
          <w:lang w:val="en-US"/>
        </w:rPr>
        <w:t xml:space="preserve">n sistem terdapat </w:t>
      </w:r>
      <w:r w:rsidR="004A7E36" w:rsidRPr="00FE6412">
        <w:rPr>
          <w:rFonts w:ascii="Times New Roman" w:hAnsi="Times New Roman" w:cs="Times New Roman"/>
          <w:sz w:val="24"/>
        </w:rPr>
        <w:t>metode</w:t>
      </w:r>
      <w:r w:rsidR="004B1CCE" w:rsidRPr="00FE6412">
        <w:rPr>
          <w:rFonts w:ascii="Times New Roman" w:hAnsi="Times New Roman" w:cs="Times New Roman"/>
          <w:sz w:val="24"/>
          <w:lang w:val="en-US"/>
        </w:rPr>
        <w:t xml:space="preserve"> dalam membangun perangkat lunak</w:t>
      </w:r>
      <w:r w:rsidR="004A7E36" w:rsidRPr="00FE6412">
        <w:rPr>
          <w:rFonts w:ascii="Times New Roman" w:hAnsi="Times New Roman" w:cs="Times New Roman"/>
          <w:sz w:val="24"/>
        </w:rPr>
        <w:t xml:space="preserve"> yang dikenal dengan nama </w:t>
      </w:r>
      <w:r w:rsidR="004A7E36" w:rsidRPr="00FE6412">
        <w:rPr>
          <w:rFonts w:ascii="Times New Roman" w:hAnsi="Times New Roman" w:cs="Times New Roman"/>
          <w:i/>
          <w:sz w:val="24"/>
        </w:rPr>
        <w:t>Systems Development Life Cycle</w:t>
      </w:r>
      <w:r w:rsidR="004A7E36" w:rsidRPr="00FE6412">
        <w:rPr>
          <w:rFonts w:ascii="Times New Roman" w:hAnsi="Times New Roman" w:cs="Times New Roman"/>
          <w:sz w:val="24"/>
        </w:rPr>
        <w:t xml:space="preserve"> (SDLC)</w:t>
      </w:r>
      <w:r w:rsidR="004B1CCE" w:rsidRPr="00FE6412">
        <w:rPr>
          <w:rFonts w:ascii="Times New Roman" w:hAnsi="Times New Roman" w:cs="Times New Roman"/>
          <w:sz w:val="24"/>
          <w:lang w:val="en-US"/>
        </w:rPr>
        <w:t xml:space="preserve">. SDLC memiliki </w:t>
      </w:r>
      <w:r w:rsidR="00CF5A90" w:rsidRPr="00FE6412">
        <w:rPr>
          <w:rFonts w:ascii="Times New Roman" w:hAnsi="Times New Roman" w:cs="Times New Roman"/>
          <w:sz w:val="24"/>
          <w:lang w:val="en-US"/>
        </w:rPr>
        <w:t>fungsi</w:t>
      </w:r>
      <w:r w:rsidR="004B1CCE" w:rsidRPr="00FE6412">
        <w:rPr>
          <w:rFonts w:ascii="Times New Roman" w:hAnsi="Times New Roman" w:cs="Times New Roman"/>
          <w:sz w:val="24"/>
          <w:lang w:val="en-US"/>
        </w:rPr>
        <w:t xml:space="preserve"> </w:t>
      </w:r>
      <w:r w:rsidR="00CF5A90" w:rsidRPr="00FE6412">
        <w:rPr>
          <w:rFonts w:ascii="Times New Roman" w:hAnsi="Times New Roman" w:cs="Times New Roman"/>
          <w:sz w:val="24"/>
          <w:lang w:val="en-US"/>
        </w:rPr>
        <w:t>dalam</w:t>
      </w:r>
      <w:r w:rsidR="004B1CCE" w:rsidRPr="00FE6412">
        <w:rPr>
          <w:rFonts w:ascii="Times New Roman" w:hAnsi="Times New Roman" w:cs="Times New Roman"/>
          <w:sz w:val="24"/>
          <w:lang w:val="en-US"/>
        </w:rPr>
        <w:t xml:space="preserve"> memberikan gambaran input dan output yang jelas dari satu tahap menuju tahap selanjutnya dalam pengembang, desainer, analis</w:t>
      </w:r>
      <w:r w:rsidR="00CF5A90" w:rsidRPr="00FE6412">
        <w:rPr>
          <w:rFonts w:ascii="Times New Roman" w:hAnsi="Times New Roman" w:cs="Times New Roman"/>
          <w:sz w:val="24"/>
          <w:lang w:val="en-US"/>
        </w:rPr>
        <w:t xml:space="preserve"> bisnis, </w:t>
      </w:r>
      <w:r w:rsidR="004B1CCE" w:rsidRPr="00FE6412">
        <w:rPr>
          <w:rFonts w:ascii="Times New Roman" w:hAnsi="Times New Roman" w:cs="Times New Roman"/>
          <w:sz w:val="24"/>
          <w:lang w:val="en-US"/>
        </w:rPr>
        <w:t>manajer proyek</w:t>
      </w:r>
      <w:r w:rsidR="00CF5A90" w:rsidRPr="00FE6412">
        <w:rPr>
          <w:rFonts w:ascii="Times New Roman" w:hAnsi="Times New Roman" w:cs="Times New Roman"/>
          <w:sz w:val="24"/>
          <w:lang w:val="en-US"/>
        </w:rPr>
        <w:t xml:space="preserve"> dan juga sebagai sarana komunikasi antara tim pengembang perangkat lunak yang dikembangkan</w:t>
      </w:r>
      <w:r w:rsidR="004B1CCE" w:rsidRPr="00FE6412">
        <w:rPr>
          <w:rFonts w:ascii="Times New Roman" w:hAnsi="Times New Roman" w:cs="Times New Roman"/>
          <w:sz w:val="24"/>
          <w:lang w:val="en-US"/>
        </w:rPr>
        <w:t xml:space="preserve">. </w:t>
      </w:r>
      <w:r w:rsidR="004A7E36" w:rsidRPr="00FE6412">
        <w:rPr>
          <w:rFonts w:ascii="Times New Roman" w:hAnsi="Times New Roman" w:cs="Times New Roman"/>
          <w:sz w:val="24"/>
        </w:rPr>
        <w:t xml:space="preserve">SDLC </w:t>
      </w:r>
      <w:r w:rsidR="004B1CCE" w:rsidRPr="00FE6412">
        <w:rPr>
          <w:rFonts w:ascii="Times New Roman" w:hAnsi="Times New Roman" w:cs="Times New Roman"/>
          <w:sz w:val="24"/>
          <w:lang w:val="en-US"/>
        </w:rPr>
        <w:t xml:space="preserve">yang banyak digunakan pada umumnya yaitu model </w:t>
      </w:r>
      <w:r w:rsidR="0084524E" w:rsidRPr="00FE6412">
        <w:rPr>
          <w:rFonts w:ascii="Times New Roman" w:hAnsi="Times New Roman" w:cs="Times New Roman"/>
          <w:i/>
          <w:sz w:val="24"/>
          <w:szCs w:val="24"/>
          <w:lang w:val="en-US"/>
        </w:rPr>
        <w:t>w</w:t>
      </w:r>
      <w:r w:rsidR="004B1CCE" w:rsidRPr="00FE6412">
        <w:rPr>
          <w:rFonts w:ascii="Times New Roman" w:hAnsi="Times New Roman" w:cs="Times New Roman"/>
          <w:i/>
          <w:sz w:val="24"/>
          <w:szCs w:val="24"/>
          <w:lang w:val="en-US"/>
        </w:rPr>
        <w:t>aterfall</w:t>
      </w:r>
      <w:r w:rsidR="00E209CC" w:rsidRPr="00FE6412">
        <w:rPr>
          <w:rFonts w:ascii="Times New Roman" w:hAnsi="Times New Roman" w:cs="Times New Roman"/>
          <w:sz w:val="24"/>
          <w:szCs w:val="24"/>
          <w:lang w:val="en-US"/>
        </w:rPr>
        <w:t xml:space="preserve"> yang </w:t>
      </w:r>
      <w:r w:rsidR="00E209CC" w:rsidRPr="00FE6412">
        <w:rPr>
          <w:rFonts w:ascii="Times New Roman" w:eastAsia="Calibri" w:hAnsi="Times New Roman" w:cs="Times New Roman"/>
          <w:sz w:val="24"/>
          <w:szCs w:val="24"/>
        </w:rPr>
        <w:t xml:space="preserve">mempunyai rangkaian alur kerja sistem yang jelas dan terukur jika bekerja bersama dengan tim akan menjadi lebih mudah dan lebih terarah dalam pengembangan </w:t>
      </w:r>
      <w:r w:rsidR="00CF5A90" w:rsidRPr="00FE6412">
        <w:rPr>
          <w:rFonts w:ascii="Times New Roman" w:eastAsia="Calibri" w:hAnsi="Times New Roman" w:cs="Times New Roman"/>
          <w:sz w:val="24"/>
          <w:szCs w:val="24"/>
          <w:lang w:val="en-US"/>
        </w:rPr>
        <w:t>perangkat lunak</w:t>
      </w:r>
      <w:r w:rsidR="00E209CC" w:rsidRPr="00FE6412">
        <w:rPr>
          <w:rFonts w:ascii="Times New Roman" w:eastAsia="Calibri" w:hAnsi="Times New Roman" w:cs="Times New Roman"/>
          <w:sz w:val="24"/>
          <w:szCs w:val="24"/>
        </w:rPr>
        <w:t xml:space="preserve"> yang dibuat</w:t>
      </w:r>
      <w:r w:rsidR="00E209CC" w:rsidRPr="00FE6412">
        <w:rPr>
          <w:rFonts w:ascii="Times New Roman" w:eastAsia="Calibri" w:hAnsi="Times New Roman" w:cs="Times New Roman"/>
          <w:i/>
          <w:iCs/>
          <w:sz w:val="24"/>
          <w:szCs w:val="24"/>
        </w:rPr>
        <w:t>.</w:t>
      </w:r>
      <w:r w:rsidR="004B1CCE" w:rsidRPr="00FE6412">
        <w:rPr>
          <w:rFonts w:ascii="Times New Roman" w:hAnsi="Times New Roman" w:cs="Times New Roman"/>
          <w:sz w:val="24"/>
          <w:szCs w:val="24"/>
          <w:lang w:val="en-US"/>
        </w:rPr>
        <w:t xml:space="preserve"> </w:t>
      </w:r>
      <w:r w:rsidR="00E209CC" w:rsidRPr="00FE6412">
        <w:rPr>
          <w:rFonts w:ascii="Times New Roman" w:hAnsi="Times New Roman" w:cs="Times New Roman"/>
          <w:sz w:val="24"/>
          <w:szCs w:val="24"/>
          <w:lang w:val="en-US"/>
        </w:rPr>
        <w:t xml:space="preserve">Tahap-tahap SDLC model </w:t>
      </w:r>
      <w:r w:rsidR="00E209CC" w:rsidRPr="00FE6412">
        <w:rPr>
          <w:rFonts w:ascii="Times New Roman" w:hAnsi="Times New Roman" w:cs="Times New Roman"/>
          <w:i/>
          <w:sz w:val="24"/>
          <w:szCs w:val="24"/>
          <w:lang w:val="en-US"/>
        </w:rPr>
        <w:t>waterfall</w:t>
      </w:r>
      <w:r w:rsidR="004A7E36" w:rsidRPr="00FE6412">
        <w:rPr>
          <w:rFonts w:ascii="Times New Roman" w:hAnsi="Times New Roman" w:cs="Times New Roman"/>
          <w:sz w:val="24"/>
          <w:lang w:val="en-US"/>
        </w:rPr>
        <w:t xml:space="preserve"> yaitu:</w:t>
      </w:r>
    </w:p>
    <w:p w:rsidR="00CD74A8" w:rsidRPr="00FE6412" w:rsidRDefault="00CD74A8"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 xml:space="preserve">Analisis </w:t>
      </w:r>
      <w:r w:rsidR="00CF4615" w:rsidRPr="00FE6412">
        <w:rPr>
          <w:rFonts w:cs="Times New Roman"/>
          <w:color w:val="auto"/>
          <w:szCs w:val="24"/>
          <w:lang w:val="en-US"/>
        </w:rPr>
        <w:t>kebutuhan</w:t>
      </w:r>
    </w:p>
    <w:p w:rsidR="004A7E36" w:rsidRPr="00FE6412" w:rsidRDefault="003F2C88"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rPr>
        <w:t xml:space="preserve">Rancangan dan </w:t>
      </w:r>
      <w:r w:rsidR="00CD74A8" w:rsidRPr="00FE6412">
        <w:rPr>
          <w:rFonts w:cs="Times New Roman"/>
          <w:color w:val="auto"/>
          <w:szCs w:val="24"/>
          <w:lang w:val="en-US"/>
        </w:rPr>
        <w:t>Desain</w:t>
      </w:r>
    </w:p>
    <w:p w:rsidR="004A7E36" w:rsidRPr="00FE6412" w:rsidRDefault="004A7E36" w:rsidP="00E209CC">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Implementation</w:t>
      </w:r>
      <w:r w:rsidR="003F2C88" w:rsidRPr="00FE6412">
        <w:rPr>
          <w:rFonts w:cs="Times New Roman"/>
          <w:color w:val="auto"/>
          <w:szCs w:val="24"/>
        </w:rPr>
        <w:t xml:space="preserve"> </w:t>
      </w:r>
      <w:r w:rsidR="00646029" w:rsidRPr="00FE6412">
        <w:rPr>
          <w:rFonts w:cs="Times New Roman"/>
          <w:color w:val="auto"/>
          <w:szCs w:val="24"/>
          <w:lang w:val="en-US"/>
        </w:rPr>
        <w:t xml:space="preserve">dan </w:t>
      </w:r>
      <w:r w:rsidRPr="00FE6412">
        <w:rPr>
          <w:rFonts w:cs="Times New Roman"/>
          <w:color w:val="auto"/>
          <w:szCs w:val="24"/>
          <w:lang w:val="en-US"/>
        </w:rPr>
        <w:t>Testing</w:t>
      </w:r>
    </w:p>
    <w:p w:rsidR="00687FCD" w:rsidRPr="00FE6412" w:rsidRDefault="004A7E36" w:rsidP="00257354">
      <w:pPr>
        <w:pStyle w:val="ListParagraph"/>
        <w:numPr>
          <w:ilvl w:val="0"/>
          <w:numId w:val="31"/>
        </w:numPr>
        <w:spacing w:after="240" w:line="480" w:lineRule="auto"/>
        <w:rPr>
          <w:rFonts w:cs="Times New Roman"/>
          <w:color w:val="auto"/>
          <w:szCs w:val="24"/>
          <w:lang w:val="en-US"/>
        </w:rPr>
      </w:pPr>
      <w:r w:rsidRPr="00FE6412">
        <w:rPr>
          <w:rFonts w:cs="Times New Roman"/>
          <w:color w:val="auto"/>
          <w:szCs w:val="24"/>
          <w:lang w:val="en-US"/>
        </w:rPr>
        <w:t>Maintenance</w:t>
      </w:r>
    </w:p>
    <w:p w:rsidR="00687FCD" w:rsidRPr="00FE6412" w:rsidRDefault="00CF5A90" w:rsidP="00257354">
      <w:pPr>
        <w:spacing w:after="240" w:line="480" w:lineRule="auto"/>
        <w:ind w:firstLine="720"/>
        <w:jc w:val="both"/>
        <w:rPr>
          <w:rFonts w:ascii="Times New Roman" w:hAnsi="Times New Roman" w:cs="Times New Roman"/>
          <w:sz w:val="24"/>
          <w:szCs w:val="24"/>
          <w:lang w:val="en-US"/>
        </w:rPr>
      </w:pPr>
      <w:r w:rsidRPr="00FE6412">
        <w:rPr>
          <w:rFonts w:ascii="Times New Roman" w:hAnsi="Times New Roman" w:cs="Times New Roman"/>
          <w:sz w:val="24"/>
          <w:szCs w:val="24"/>
          <w:lang w:val="en-US"/>
        </w:rPr>
        <w:t xml:space="preserve">Dalam penelitian ini </w:t>
      </w:r>
      <w:r w:rsidR="0088719A" w:rsidRPr="00FE6412">
        <w:rPr>
          <w:rFonts w:ascii="Times New Roman" w:hAnsi="Times New Roman" w:cs="Times New Roman"/>
          <w:sz w:val="24"/>
          <w:szCs w:val="24"/>
        </w:rPr>
        <w:t>pembangunan</w:t>
      </w:r>
      <w:r w:rsidR="00257354" w:rsidRPr="00FE6412">
        <w:rPr>
          <w:rFonts w:ascii="Times New Roman" w:hAnsi="Times New Roman" w:cs="Times New Roman"/>
          <w:sz w:val="24"/>
          <w:szCs w:val="24"/>
          <w:lang w:val="en-US"/>
        </w:rPr>
        <w:t xml:space="preserve"> sistem mengunakan model </w:t>
      </w:r>
      <w:r w:rsidR="00257354" w:rsidRPr="00FE6412">
        <w:rPr>
          <w:rFonts w:ascii="Times New Roman" w:hAnsi="Times New Roman" w:cs="Times New Roman"/>
          <w:i/>
          <w:sz w:val="24"/>
          <w:szCs w:val="24"/>
          <w:lang w:val="en-US"/>
        </w:rPr>
        <w:t>waterfall</w:t>
      </w:r>
      <w:r w:rsidRPr="00FE6412">
        <w:rPr>
          <w:rFonts w:ascii="Times New Roman" w:hAnsi="Times New Roman" w:cs="Times New Roman"/>
          <w:sz w:val="24"/>
          <w:szCs w:val="24"/>
          <w:lang w:val="en-US"/>
        </w:rPr>
        <w:t xml:space="preserve"> </w:t>
      </w:r>
      <w:r w:rsidR="00257354" w:rsidRPr="00FE6412">
        <w:rPr>
          <w:rFonts w:ascii="Times New Roman" w:hAnsi="Times New Roman" w:cs="Times New Roman"/>
          <w:sz w:val="24"/>
          <w:szCs w:val="24"/>
          <w:lang w:val="en-US"/>
        </w:rPr>
        <w:t xml:space="preserve">yang menghasilkan suatu perangkat lunak berbasis </w:t>
      </w:r>
      <w:r w:rsidR="00257354" w:rsidRPr="00FE6412">
        <w:rPr>
          <w:rFonts w:ascii="Times New Roman" w:hAnsi="Times New Roman" w:cs="Times New Roman"/>
          <w:i/>
          <w:sz w:val="24"/>
          <w:szCs w:val="24"/>
          <w:lang w:val="en-US"/>
        </w:rPr>
        <w:t>wabsite</w:t>
      </w:r>
      <w:r w:rsidR="00257354" w:rsidRPr="00FE6412">
        <w:rPr>
          <w:rFonts w:ascii="Times New Roman" w:hAnsi="Times New Roman" w:cs="Times New Roman"/>
          <w:sz w:val="24"/>
          <w:szCs w:val="24"/>
          <w:lang w:val="en-US"/>
        </w:rPr>
        <w:t xml:space="preserve"> dalam pengelolaan surat menyurat dan mempermudah disposisi untuk pimpinan instansi di tempat.</w:t>
      </w:r>
      <w:r w:rsidR="00687FCD" w:rsidRPr="00FE6412">
        <w:rPr>
          <w:rFonts w:ascii="Times New Roman" w:hAnsi="Times New Roman" w:cs="Times New Roman"/>
          <w:szCs w:val="24"/>
          <w:lang w:val="en-US"/>
        </w:rPr>
        <w:br w:type="page"/>
      </w:r>
    </w:p>
    <w:p w:rsidR="004A7E36" w:rsidRPr="00FE6412" w:rsidRDefault="003F2C88" w:rsidP="00687FCD">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 xml:space="preserve">Analisis </w:t>
      </w:r>
      <w:r w:rsidR="0093718D" w:rsidRPr="00FE6412">
        <w:rPr>
          <w:rFonts w:ascii="Times New Roman" w:hAnsi="Times New Roman" w:cs="Times New Roman"/>
          <w:b/>
          <w:sz w:val="24"/>
          <w:szCs w:val="24"/>
          <w:lang w:val="en-US"/>
        </w:rPr>
        <w:t xml:space="preserve">kebutuhan </w:t>
      </w:r>
      <w:r w:rsidRPr="00FE6412">
        <w:rPr>
          <w:rFonts w:ascii="Times New Roman" w:hAnsi="Times New Roman" w:cs="Times New Roman"/>
          <w:b/>
          <w:sz w:val="24"/>
          <w:szCs w:val="24"/>
        </w:rPr>
        <w:t>Sistem</w:t>
      </w:r>
    </w:p>
    <w:p w:rsidR="003F2C88" w:rsidRPr="00FE6412" w:rsidRDefault="00CF5A90" w:rsidP="004F4DEE">
      <w:pPr>
        <w:spacing w:after="240" w:line="480" w:lineRule="auto"/>
        <w:ind w:firstLine="720"/>
        <w:jc w:val="both"/>
        <w:rPr>
          <w:rFonts w:ascii="Times New Roman" w:hAnsi="Times New Roman" w:cs="Times New Roman"/>
          <w:sz w:val="24"/>
          <w:lang w:val="en-US"/>
        </w:rPr>
      </w:pPr>
      <w:r w:rsidRPr="00FE6412">
        <w:rPr>
          <w:rFonts w:ascii="Times New Roman" w:hAnsi="Times New Roman" w:cs="Times New Roman"/>
          <w:sz w:val="24"/>
          <w:lang w:val="en-US"/>
        </w:rPr>
        <w:t xml:space="preserve">Tahap pertama </w:t>
      </w:r>
      <w:r w:rsidR="00257354" w:rsidRPr="00FE6412">
        <w:rPr>
          <w:rFonts w:ascii="Times New Roman" w:hAnsi="Times New Roman" w:cs="Times New Roman"/>
          <w:sz w:val="24"/>
          <w:lang w:val="en-US"/>
        </w:rPr>
        <w:t>SDLC</w:t>
      </w:r>
      <w:r w:rsidR="0084524E" w:rsidRPr="00FE6412">
        <w:rPr>
          <w:rFonts w:ascii="Times New Roman" w:hAnsi="Times New Roman" w:cs="Times New Roman"/>
          <w:sz w:val="24"/>
          <w:lang w:val="en-US"/>
        </w:rPr>
        <w:t xml:space="preserve"> model </w:t>
      </w:r>
      <w:r w:rsidR="0084524E" w:rsidRPr="00FE6412">
        <w:rPr>
          <w:rFonts w:ascii="Times New Roman" w:hAnsi="Times New Roman" w:cs="Times New Roman"/>
          <w:i/>
          <w:sz w:val="24"/>
          <w:lang w:val="en-US"/>
        </w:rPr>
        <w:t>waterfall</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agna area local jika menerapkan jaringan area public maka diperlukan penyedia jasa hosting.</w:t>
      </w:r>
    </w:p>
    <w:p w:rsidR="0093718D" w:rsidRPr="00FE6412" w:rsidRDefault="0093718D" w:rsidP="0093718D">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 xml:space="preserve">Text </w:t>
      </w:r>
      <w:r w:rsidR="0088719A" w:rsidRPr="00FE6412">
        <w:rPr>
          <w:rFonts w:cs="Times New Roman"/>
          <w:color w:val="auto"/>
          <w:szCs w:val="24"/>
        </w:rPr>
        <w:t>E</w:t>
      </w:r>
      <w:r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93718D">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Pr="00FE6412" w:rsidRDefault="0093718D" w:rsidP="0088719A">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r w:rsidR="004F4DEE" w:rsidRPr="00FE6412">
        <w:rPr>
          <w:rFonts w:ascii="Times New Roman" w:hAnsi="Times New Roman" w:cs="Times New Roman"/>
          <w:b/>
          <w:sz w:val="24"/>
          <w:szCs w:val="24"/>
          <w:lang w:val="en-US"/>
        </w:rPr>
        <w:lastRenderedPageBreak/>
        <w:t>Perancangan Sistem</w:t>
      </w:r>
      <w:r w:rsidR="0088719A" w:rsidRPr="00FE6412">
        <w:rPr>
          <w:rFonts w:ascii="Times New Roman" w:hAnsi="Times New Roman" w:cs="Times New Roman"/>
          <w:b/>
          <w:sz w:val="24"/>
          <w:szCs w:val="24"/>
          <w:lang w:val="en-US"/>
        </w:rPr>
        <w:t xml:space="preserve"> dan </w:t>
      </w:r>
      <w:r w:rsidR="0088719A" w:rsidRPr="00FE6412">
        <w:rPr>
          <w:rFonts w:ascii="Times New Roman" w:hAnsi="Times New Roman" w:cs="Times New Roman"/>
          <w:b/>
          <w:sz w:val="24"/>
          <w:szCs w:val="24"/>
        </w:rPr>
        <w:t>D</w:t>
      </w:r>
      <w:r w:rsidRPr="00FE6412">
        <w:rPr>
          <w:rFonts w:ascii="Times New Roman" w:hAnsi="Times New Roman" w:cs="Times New Roman"/>
          <w:b/>
          <w:sz w:val="24"/>
          <w:szCs w:val="24"/>
          <w:lang w:val="en-US"/>
        </w:rPr>
        <w:t>esain</w:t>
      </w:r>
    </w:p>
    <w:p w:rsidR="0093718D" w:rsidRPr="00FE6412" w:rsidRDefault="0088719A"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rPr>
        <w:t>P</w:t>
      </w:r>
      <w:r w:rsidRPr="00FE6412">
        <w:rPr>
          <w:rFonts w:ascii="Times New Roman" w:hAnsi="Times New Roman" w:cs="Times New Roman"/>
          <w:b/>
          <w:sz w:val="24"/>
          <w:szCs w:val="24"/>
          <w:lang w:val="en-US"/>
        </w:rPr>
        <w:t xml:space="preserve">emodelan </w:t>
      </w:r>
      <w:r w:rsidRPr="00FE6412">
        <w:rPr>
          <w:rFonts w:ascii="Times New Roman" w:hAnsi="Times New Roman" w:cs="Times New Roman"/>
          <w:b/>
          <w:sz w:val="24"/>
          <w:szCs w:val="24"/>
        </w:rPr>
        <w:t>V</w:t>
      </w:r>
      <w:r w:rsidR="0093718D" w:rsidRPr="00FE6412">
        <w:rPr>
          <w:rFonts w:ascii="Times New Roman" w:hAnsi="Times New Roman" w:cs="Times New Roman"/>
          <w:b/>
          <w:sz w:val="24"/>
          <w:szCs w:val="24"/>
          <w:lang w:val="en-US"/>
        </w:rPr>
        <w:t>isual</w:t>
      </w:r>
      <w:r w:rsidR="00646029" w:rsidRPr="00FE6412">
        <w:rPr>
          <w:rFonts w:ascii="Times New Roman" w:hAnsi="Times New Roman" w:cs="Times New Roman"/>
          <w:b/>
          <w:sz w:val="24"/>
          <w:szCs w:val="24"/>
          <w:lang w:val="en-US"/>
        </w:rPr>
        <w:t xml:space="preserve"> UML</w:t>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 xml:space="preserve">Use </w:t>
      </w:r>
      <w:r w:rsidR="0088719A" w:rsidRPr="00FE6412">
        <w:rPr>
          <w:rFonts w:ascii="Times New Roman" w:hAnsi="Times New Roman" w:cs="Times New Roman"/>
          <w:b/>
          <w:sz w:val="24"/>
          <w:szCs w:val="24"/>
          <w:lang w:val="en-US"/>
        </w:rPr>
        <w:t>Case Diagram</w:t>
      </w:r>
    </w:p>
    <w:p w:rsidR="00854BDA"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4784090"/>
            <wp:effectExtent l="19050" t="0" r="7620" b="0"/>
            <wp:docPr id="18" name="Picture 17" descr="Screenshot (9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0).png"/>
                    <pic:cNvPicPr/>
                  </pic:nvPicPr>
                  <pic:blipFill>
                    <a:blip r:embed="rId27"/>
                    <a:stretch>
                      <a:fillRect/>
                    </a:stretch>
                  </pic:blipFill>
                  <pic:spPr>
                    <a:xfrm>
                      <a:off x="0" y="0"/>
                      <a:ext cx="5040630" cy="4784090"/>
                    </a:xfrm>
                    <a:prstGeom prst="rect">
                      <a:avLst/>
                    </a:prstGeom>
                  </pic:spPr>
                </pic:pic>
              </a:graphicData>
            </a:graphic>
          </wp:inline>
        </w:drawing>
      </w:r>
    </w:p>
    <w:p w:rsidR="002958A4" w:rsidRPr="00FE6412" w:rsidRDefault="002958A4" w:rsidP="00854BDA">
      <w:pPr>
        <w:spacing w:after="240" w:line="480" w:lineRule="auto"/>
        <w:rPr>
          <w:rFonts w:ascii="Times New Roman" w:hAnsi="Times New Roman" w:cs="Times New Roman"/>
          <w:b/>
          <w:sz w:val="24"/>
          <w:szCs w:val="24"/>
        </w:rPr>
      </w:pPr>
    </w:p>
    <w:p w:rsidR="0088719A" w:rsidRPr="00FE6412" w:rsidRDefault="0088719A">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lastRenderedPageBreak/>
        <w:t>Activity Diagram</w:t>
      </w:r>
    </w:p>
    <w:p w:rsidR="00854BDA" w:rsidRPr="00FE6412" w:rsidRDefault="004517E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rPr>
        <w:t>Login</w:t>
      </w: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6837680"/>
            <wp:effectExtent l="19050" t="0" r="7620" b="0"/>
            <wp:docPr id="19" name="Picture 18" descr="Screenshot (7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4).png"/>
                    <pic:cNvPicPr/>
                  </pic:nvPicPr>
                  <pic:blipFill>
                    <a:blip r:embed="rId28"/>
                    <a:stretch>
                      <a:fillRect/>
                    </a:stretch>
                  </pic:blipFill>
                  <pic:spPr>
                    <a:xfrm>
                      <a:off x="0" y="0"/>
                      <a:ext cx="5040630" cy="6837680"/>
                    </a:xfrm>
                    <a:prstGeom prst="rect">
                      <a:avLst/>
                    </a:prstGeom>
                  </pic:spPr>
                </pic:pic>
              </a:graphicData>
            </a:graphic>
          </wp:inline>
        </w:drawing>
      </w:r>
    </w:p>
    <w:p w:rsidR="004517E9" w:rsidRPr="00FE6412" w:rsidRDefault="004517E9" w:rsidP="00854BDA">
      <w:pPr>
        <w:spacing w:after="240" w:line="480" w:lineRule="auto"/>
        <w:rPr>
          <w:rFonts w:ascii="Times New Roman" w:hAnsi="Times New Roman" w:cs="Times New Roman"/>
          <w:b/>
          <w:sz w:val="24"/>
          <w:szCs w:val="24"/>
        </w:rPr>
      </w:pP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rPr>
        <w:t>Rekam Surat Masuk</w:t>
      </w:r>
    </w:p>
    <w:p w:rsidR="004517E9" w:rsidRPr="00FE6412" w:rsidRDefault="007A1A51" w:rsidP="00854BDA">
      <w:pPr>
        <w:spacing w:after="240" w:line="48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6275705"/>
            <wp:effectExtent l="19050" t="0" r="7620" b="0"/>
            <wp:docPr id="20" name="Picture 19" descr="Screenshot (7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75).png"/>
                    <pic:cNvPicPr/>
                  </pic:nvPicPr>
                  <pic:blipFill>
                    <a:blip r:embed="rId29"/>
                    <a:stretch>
                      <a:fillRect/>
                    </a:stretch>
                  </pic:blipFill>
                  <pic:spPr>
                    <a:xfrm>
                      <a:off x="0" y="0"/>
                      <a:ext cx="5040630" cy="6275705"/>
                    </a:xfrm>
                    <a:prstGeom prst="rect">
                      <a:avLst/>
                    </a:prstGeom>
                  </pic:spPr>
                </pic:pic>
              </a:graphicData>
            </a:graphic>
          </wp:inline>
        </w:drawing>
      </w:r>
    </w:p>
    <w:p w:rsidR="004517E9" w:rsidRPr="00FE6412" w:rsidRDefault="004517E9" w:rsidP="00854BDA">
      <w:pPr>
        <w:spacing w:after="240" w:line="480" w:lineRule="auto"/>
        <w:rPr>
          <w:rFonts w:ascii="Times New Roman" w:hAnsi="Times New Roman" w:cs="Times New Roman"/>
          <w:b/>
          <w:sz w:val="24"/>
          <w:szCs w:val="24"/>
        </w:rPr>
      </w:pP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Edit Surat Masuk</w:t>
      </w:r>
      <w:r w:rsidRPr="00FE6412">
        <w:rPr>
          <w:rFonts w:ascii="Times New Roman" w:hAnsi="Times New Roman" w:cs="Times New Roman"/>
          <w:b/>
          <w:noProof/>
          <w:sz w:val="24"/>
          <w:szCs w:val="24"/>
          <w:lang w:eastAsia="id-ID"/>
        </w:rPr>
        <w:drawing>
          <wp:inline distT="0" distB="0" distL="0" distR="0">
            <wp:extent cx="5040630" cy="7917815"/>
            <wp:effectExtent l="19050" t="0" r="7620" b="0"/>
            <wp:docPr id="22" name="Picture 21" descr="e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t.png"/>
                    <pic:cNvPicPr/>
                  </pic:nvPicPr>
                  <pic:blipFill>
                    <a:blip r:embed="rId30"/>
                    <a:stretch>
                      <a:fillRect/>
                    </a:stretch>
                  </pic:blipFill>
                  <pic:spPr>
                    <a:xfrm>
                      <a:off x="0" y="0"/>
                      <a:ext cx="5040630" cy="7917815"/>
                    </a:xfrm>
                    <a:prstGeom prst="rect">
                      <a:avLst/>
                    </a:prstGeom>
                  </pic:spPr>
                </pic:pic>
              </a:graphicData>
            </a:graphic>
          </wp:inline>
        </w:drawing>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surat masuk</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975985"/>
            <wp:effectExtent l="19050" t="0" r="7620" b="0"/>
            <wp:docPr id="23" name="Picture 22"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1"/>
                    <a:stretch>
                      <a:fillRect/>
                    </a:stretch>
                  </pic:blipFill>
                  <pic:spPr>
                    <a:xfrm>
                      <a:off x="0" y="0"/>
                      <a:ext cx="5040630" cy="59759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Rekam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029835"/>
            <wp:effectExtent l="19050" t="0" r="7620" b="0"/>
            <wp:docPr id="24" name="Picture 23" descr="rek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km.png"/>
                    <pic:cNvPicPr/>
                  </pic:nvPicPr>
                  <pic:blipFill>
                    <a:blip r:embed="rId32"/>
                    <a:stretch>
                      <a:fillRect/>
                    </a:stretch>
                  </pic:blipFill>
                  <pic:spPr>
                    <a:xfrm>
                      <a:off x="0" y="0"/>
                      <a:ext cx="5040630" cy="502983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60945"/>
            <wp:effectExtent l="19050" t="0" r="7620" b="0"/>
            <wp:docPr id="25" name="Picture 24"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3"/>
                    <a:stretch>
                      <a:fillRect/>
                    </a:stretch>
                  </pic:blipFill>
                  <pic:spPr>
                    <a:xfrm>
                      <a:off x="0" y="0"/>
                      <a:ext cx="5040630" cy="756094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surat kelua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986145"/>
            <wp:effectExtent l="19050" t="0" r="7620" b="0"/>
            <wp:docPr id="26" name="Picture 25"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4"/>
                    <a:stretch>
                      <a:fillRect/>
                    </a:stretch>
                  </pic:blipFill>
                  <pic:spPr>
                    <a:xfrm>
                      <a:off x="0" y="0"/>
                      <a:ext cx="5040630" cy="598614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rPr>
        <w:lastRenderedPageBreak/>
        <w:t>Disposisi surat masuk</w:t>
      </w:r>
      <w:r w:rsidRPr="00FE6412">
        <w:rPr>
          <w:rFonts w:ascii="Times New Roman" w:hAnsi="Times New Roman" w:cs="Times New Roman"/>
          <w:b/>
          <w:noProof/>
          <w:sz w:val="24"/>
          <w:szCs w:val="24"/>
          <w:lang w:eastAsia="id-ID"/>
        </w:rPr>
        <w:drawing>
          <wp:inline distT="0" distB="0" distL="0" distR="0">
            <wp:extent cx="5040630" cy="4986020"/>
            <wp:effectExtent l="19050" t="0" r="7620" b="0"/>
            <wp:docPr id="37" name="Picture 36" descr="Screenshot (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91).png"/>
                    <pic:cNvPicPr/>
                  </pic:nvPicPr>
                  <pic:blipFill>
                    <a:blip r:embed="rId35"/>
                    <a:stretch>
                      <a:fillRect/>
                    </a:stretch>
                  </pic:blipFill>
                  <pic:spPr>
                    <a:xfrm>
                      <a:off x="0" y="0"/>
                      <a:ext cx="5040630" cy="49860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Tambah akun user</w:t>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5822950"/>
            <wp:effectExtent l="19050" t="0" r="7620" b="0"/>
            <wp:docPr id="39" name="Picture 38"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6"/>
                    <a:stretch>
                      <a:fillRect/>
                    </a:stretch>
                  </pic:blipFill>
                  <pic:spPr>
                    <a:xfrm>
                      <a:off x="0" y="0"/>
                      <a:ext cx="5040630" cy="5822950"/>
                    </a:xfrm>
                    <a:prstGeom prst="rect">
                      <a:avLst/>
                    </a:prstGeom>
                  </pic:spPr>
                </pic:pic>
              </a:graphicData>
            </a:graphic>
          </wp:inline>
        </w:drawing>
      </w:r>
    </w:p>
    <w:p w:rsidR="0088719A" w:rsidRPr="00FE6412" w:rsidRDefault="0088719A">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akun user</w:t>
      </w:r>
    </w:p>
    <w:p w:rsidR="0088719A"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79995"/>
            <wp:effectExtent l="19050" t="0" r="7620" b="0"/>
            <wp:docPr id="40" name="Picture 39" descr="ed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t.png"/>
                    <pic:cNvPicPr/>
                  </pic:nvPicPr>
                  <pic:blipFill>
                    <a:blip r:embed="rId37"/>
                    <a:stretch>
                      <a:fillRect/>
                    </a:stretch>
                  </pic:blipFill>
                  <pic:spPr>
                    <a:xfrm>
                      <a:off x="0" y="0"/>
                      <a:ext cx="5040630" cy="757999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akun user</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001385"/>
            <wp:effectExtent l="19050" t="0" r="7620" b="0"/>
            <wp:docPr id="41" name="Picture 40" descr="h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ps.png"/>
                    <pic:cNvPicPr/>
                  </pic:nvPicPr>
                  <pic:blipFill>
                    <a:blip r:embed="rId38"/>
                    <a:stretch>
                      <a:fillRect/>
                    </a:stretch>
                  </pic:blipFill>
                  <pic:spPr>
                    <a:xfrm>
                      <a:off x="0" y="0"/>
                      <a:ext cx="5040630" cy="6001385"/>
                    </a:xfrm>
                    <a:prstGeom prst="rect">
                      <a:avLst/>
                    </a:prstGeom>
                  </pic:spPr>
                </pic:pic>
              </a:graphicData>
            </a:graphic>
          </wp:inline>
        </w:drawing>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Tambah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5652770"/>
            <wp:effectExtent l="19050" t="0" r="7620" b="0"/>
            <wp:docPr id="42" name="Picture 4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9"/>
                    <a:stretch>
                      <a:fillRect/>
                    </a:stretch>
                  </pic:blipFill>
                  <pic:spPr>
                    <a:xfrm>
                      <a:off x="0" y="0"/>
                      <a:ext cx="5040630" cy="5652770"/>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Edit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7581900"/>
            <wp:effectExtent l="19050" t="0" r="7620" b="0"/>
            <wp:docPr id="43" name="Picture 4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40"/>
                    <a:stretch>
                      <a:fillRect/>
                    </a:stretch>
                  </pic:blipFill>
                  <pic:spPr>
                    <a:xfrm>
                      <a:off x="0" y="0"/>
                      <a:ext cx="5040630" cy="7581900"/>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Hapus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400165"/>
            <wp:effectExtent l="19050" t="0" r="7620" b="0"/>
            <wp:docPr id="44" name="Picture 43"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0165"/>
                    </a:xfrm>
                    <a:prstGeom prst="rect">
                      <a:avLst/>
                    </a:prstGeom>
                  </pic:spPr>
                </pic:pic>
              </a:graphicData>
            </a:graphic>
          </wp:inline>
        </w:drawing>
      </w:r>
      <w:r w:rsidRPr="00FE6412">
        <w:rPr>
          <w:rFonts w:ascii="Times New Roman" w:hAnsi="Times New Roman" w:cs="Times New Roman"/>
          <w:b/>
          <w:sz w:val="24"/>
          <w:szCs w:val="24"/>
          <w:lang w:val="en-US"/>
        </w:rPr>
        <w:br w:type="page"/>
      </w:r>
    </w:p>
    <w:p w:rsidR="007A1A51" w:rsidRPr="00FE6412" w:rsidRDefault="007A1A51">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lastRenderedPageBreak/>
        <w:t>Ganti role access</w:t>
      </w:r>
    </w:p>
    <w:p w:rsidR="007A1A51" w:rsidRPr="00FE6412" w:rsidRDefault="007A1A51">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6400165"/>
            <wp:effectExtent l="19050" t="0" r="7620" b="0"/>
            <wp:docPr id="45" name="Picture 44"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0165"/>
                    </a:xfrm>
                    <a:prstGeom prst="rect">
                      <a:avLst/>
                    </a:prstGeom>
                  </pic:spPr>
                </pic:pic>
              </a:graphicData>
            </a:graphic>
          </wp:inline>
        </w:drawing>
      </w:r>
      <w:r w:rsidRPr="00FE6412">
        <w:rPr>
          <w:rFonts w:ascii="Times New Roman" w:hAnsi="Times New Roman" w:cs="Times New Roman"/>
          <w:b/>
          <w:sz w:val="24"/>
          <w:szCs w:val="24"/>
          <w:lang w:val="en-US"/>
        </w:rPr>
        <w:br w:type="page"/>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lastRenderedPageBreak/>
        <w:t>Sequence Diagram</w:t>
      </w:r>
    </w:p>
    <w:p w:rsidR="00602D72" w:rsidRPr="00FE6412" w:rsidRDefault="00602D72">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t>Surat masuk</w:t>
      </w:r>
    </w:p>
    <w:p w:rsidR="00602D72" w:rsidRPr="00FE6412" w:rsidRDefault="00602D72">
      <w:pPr>
        <w:spacing w:after="0" w:line="240" w:lineRule="auto"/>
        <w:rPr>
          <w:rFonts w:ascii="Times New Roman" w:hAnsi="Times New Roman" w:cs="Times New Roman"/>
          <w:b/>
          <w:sz w:val="24"/>
          <w:szCs w:val="24"/>
        </w:rPr>
      </w:pPr>
      <w:r w:rsidRPr="00FE6412">
        <w:rPr>
          <w:rFonts w:ascii="Times New Roman" w:hAnsi="Times New Roman" w:cs="Times New Roman"/>
          <w:b/>
          <w:noProof/>
          <w:sz w:val="24"/>
          <w:szCs w:val="24"/>
          <w:lang w:eastAsia="id-ID"/>
        </w:rPr>
        <w:drawing>
          <wp:inline distT="0" distB="0" distL="0" distR="0">
            <wp:extent cx="5040630" cy="3545840"/>
            <wp:effectExtent l="19050" t="0" r="7620" b="0"/>
            <wp:docPr id="46" name="Picture 45" descr="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masuk.png"/>
                    <pic:cNvPicPr/>
                  </pic:nvPicPr>
                  <pic:blipFill>
                    <a:blip r:embed="rId42"/>
                    <a:stretch>
                      <a:fillRect/>
                    </a:stretch>
                  </pic:blipFill>
                  <pic:spPr>
                    <a:xfrm>
                      <a:off x="0" y="0"/>
                      <a:ext cx="5040630" cy="3545840"/>
                    </a:xfrm>
                    <a:prstGeom prst="rect">
                      <a:avLst/>
                    </a:prstGeom>
                  </pic:spPr>
                </pic:pic>
              </a:graphicData>
            </a:graphic>
          </wp:inline>
        </w:drawing>
      </w:r>
      <w:r w:rsidR="00A16648" w:rsidRPr="00FE6412">
        <w:rPr>
          <w:rFonts w:ascii="Times New Roman" w:hAnsi="Times New Roman" w:cs="Times New Roman"/>
          <w:b/>
          <w:sz w:val="24"/>
          <w:szCs w:val="24"/>
          <w:lang w:val="en-US"/>
        </w:rPr>
        <w:br w:type="page"/>
      </w:r>
      <w:r w:rsidRPr="00FE6412">
        <w:rPr>
          <w:rFonts w:ascii="Times New Roman" w:hAnsi="Times New Roman" w:cs="Times New Roman"/>
          <w:b/>
          <w:sz w:val="24"/>
          <w:szCs w:val="24"/>
        </w:rPr>
        <w:lastRenderedPageBreak/>
        <w:t>Surat keluar</w:t>
      </w:r>
    </w:p>
    <w:p w:rsidR="00602D72" w:rsidRPr="00FE6412" w:rsidRDefault="00602D72">
      <w:pPr>
        <w:spacing w:after="0" w:line="240" w:lineRule="auto"/>
        <w:rPr>
          <w:rFonts w:ascii="Times New Roman" w:hAnsi="Times New Roman" w:cs="Times New Roman"/>
          <w:b/>
          <w:sz w:val="24"/>
          <w:szCs w:val="24"/>
          <w:lang w:val="en-US"/>
        </w:rPr>
      </w:pPr>
      <w:r w:rsidRPr="00FE6412">
        <w:rPr>
          <w:rFonts w:ascii="Times New Roman" w:hAnsi="Times New Roman" w:cs="Times New Roman"/>
          <w:b/>
          <w:noProof/>
          <w:sz w:val="24"/>
          <w:szCs w:val="24"/>
          <w:lang w:eastAsia="id-ID"/>
        </w:rPr>
        <w:drawing>
          <wp:inline distT="0" distB="0" distL="0" distR="0">
            <wp:extent cx="5040630" cy="3749675"/>
            <wp:effectExtent l="19050" t="0" r="7620" b="0"/>
            <wp:docPr id="47" name="Picture 46" descr="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 keluar.png"/>
                    <pic:cNvPicPr/>
                  </pic:nvPicPr>
                  <pic:blipFill>
                    <a:blip r:embed="rId43"/>
                    <a:stretch>
                      <a:fillRect/>
                    </a:stretch>
                  </pic:blipFill>
                  <pic:spPr>
                    <a:xfrm>
                      <a:off x="0" y="0"/>
                      <a:ext cx="5040630" cy="3749675"/>
                    </a:xfrm>
                    <a:prstGeom prst="rect">
                      <a:avLst/>
                    </a:prstGeom>
                  </pic:spPr>
                </pic:pic>
              </a:graphicData>
            </a:graphic>
          </wp:inline>
        </w:drawing>
      </w:r>
      <w:r w:rsidRPr="00FE6412">
        <w:rPr>
          <w:rFonts w:ascii="Times New Roman" w:hAnsi="Times New Roman" w:cs="Times New Roman"/>
          <w:b/>
          <w:sz w:val="24"/>
          <w:szCs w:val="24"/>
          <w:lang w:val="en-US"/>
        </w:rPr>
        <w:br w:type="page"/>
      </w:r>
    </w:p>
    <w:p w:rsidR="00A16648" w:rsidRPr="00FE6412" w:rsidRDefault="00A16648">
      <w:pPr>
        <w:spacing w:after="0" w:line="240" w:lineRule="auto"/>
        <w:rPr>
          <w:rFonts w:ascii="Times New Roman" w:hAnsi="Times New Roman" w:cs="Times New Roman"/>
          <w:b/>
          <w:sz w:val="24"/>
          <w:szCs w:val="24"/>
          <w:lang w:val="en-US"/>
        </w:rPr>
      </w:pP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Class Diagram</w:t>
      </w:r>
    </w:p>
    <w:p w:rsidR="00646029" w:rsidRPr="00FE6412" w:rsidRDefault="00646029" w:rsidP="00854BDA">
      <w:pPr>
        <w:spacing w:after="240" w:line="480" w:lineRule="auto"/>
        <w:rPr>
          <w:rFonts w:ascii="Times New Roman" w:hAnsi="Times New Roman" w:cs="Times New Roman"/>
          <w:b/>
          <w:sz w:val="24"/>
          <w:szCs w:val="24"/>
        </w:rPr>
      </w:pPr>
    </w:p>
    <w:p w:rsidR="0093718D" w:rsidRPr="00FE6412" w:rsidRDefault="0093718D" w:rsidP="00854BDA">
      <w:pPr>
        <w:spacing w:after="240" w:line="480" w:lineRule="auto"/>
        <w:rPr>
          <w:rFonts w:ascii="Times New Roman" w:hAnsi="Times New Roman" w:cs="Times New Roman"/>
          <w:b/>
          <w:sz w:val="24"/>
          <w:szCs w:val="24"/>
          <w:lang w:val="en-US"/>
        </w:rPr>
      </w:pPr>
    </w:p>
    <w:p w:rsidR="00646029" w:rsidRPr="00FE6412" w:rsidRDefault="0093718D"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 xml:space="preserve">Desain </w:t>
      </w:r>
      <w:r w:rsidR="00646029" w:rsidRPr="00FE6412">
        <w:rPr>
          <w:rFonts w:ascii="Times New Roman" w:hAnsi="Times New Roman" w:cs="Times New Roman"/>
          <w:b/>
          <w:sz w:val="24"/>
          <w:szCs w:val="24"/>
          <w:lang w:val="en-US"/>
        </w:rPr>
        <w:t>antarmuka perangkat lunak</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login</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dashboard admin</w:t>
      </w:r>
    </w:p>
    <w:p w:rsidR="00646029" w:rsidRPr="00FE6412" w:rsidRDefault="00646029" w:rsidP="00854BDA">
      <w:pPr>
        <w:spacing w:after="240" w:line="480" w:lineRule="auto"/>
        <w:rPr>
          <w:rFonts w:ascii="Times New Roman" w:hAnsi="Times New Roman" w:cs="Times New Roman"/>
          <w:b/>
          <w:sz w:val="24"/>
          <w:szCs w:val="24"/>
        </w:rPr>
      </w:pPr>
      <w:r w:rsidRPr="00FE6412">
        <w:rPr>
          <w:rFonts w:ascii="Times New Roman" w:hAnsi="Times New Roman" w:cs="Times New Roman"/>
          <w:b/>
          <w:sz w:val="24"/>
          <w:szCs w:val="24"/>
          <w:lang w:val="en-US"/>
        </w:rPr>
        <w:t>Desain admin access user</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admin access menus</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dashboard manajemen surat</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manajemen surat masuk</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lembar disposisi</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in manajemen surat keluar</w:t>
      </w:r>
    </w:p>
    <w:p w:rsidR="00646029" w:rsidRPr="00FE6412" w:rsidRDefault="00646029" w:rsidP="00854BDA">
      <w:pPr>
        <w:spacing w:after="24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t>Desan dashboard disposisi</w:t>
      </w:r>
    </w:p>
    <w:p w:rsidR="003F2C88" w:rsidRPr="00FE6412" w:rsidRDefault="00646029" w:rsidP="00854BDA">
      <w:pPr>
        <w:spacing w:after="240" w:line="480" w:lineRule="auto"/>
        <w:rPr>
          <w:rFonts w:ascii="Times New Roman" w:hAnsi="Times New Roman" w:cs="Times New Roman"/>
          <w:sz w:val="24"/>
          <w:szCs w:val="24"/>
          <w:lang w:val="en-US"/>
        </w:rPr>
      </w:pPr>
      <w:r w:rsidRPr="00FE6412">
        <w:rPr>
          <w:rFonts w:ascii="Times New Roman" w:hAnsi="Times New Roman" w:cs="Times New Roman"/>
          <w:b/>
          <w:sz w:val="24"/>
          <w:szCs w:val="24"/>
          <w:lang w:val="en-US"/>
        </w:rPr>
        <w:t>Desain access disposisi</w:t>
      </w:r>
      <w:r w:rsidR="003F2C88" w:rsidRPr="00FE6412">
        <w:rPr>
          <w:rFonts w:ascii="Times New Roman" w:hAnsi="Times New Roman" w:cs="Times New Roman"/>
          <w:sz w:val="24"/>
          <w:szCs w:val="24"/>
        </w:rPr>
        <w:br w:type="page"/>
      </w:r>
    </w:p>
    <w:p w:rsidR="00646029" w:rsidRPr="00FE6412" w:rsidRDefault="00646029">
      <w:pPr>
        <w:spacing w:after="0" w:line="240" w:lineRule="auto"/>
        <w:rPr>
          <w:rFonts w:ascii="Times New Roman" w:hAnsi="Times New Roman" w:cs="Times New Roman"/>
          <w:sz w:val="24"/>
          <w:szCs w:val="24"/>
          <w:lang w:val="en-US"/>
        </w:rPr>
      </w:pPr>
    </w:p>
    <w:p w:rsidR="00687FCD"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Analisis Kebutuhan</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Perangkat lunak</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Perangkat keras</w:t>
      </w:r>
    </w:p>
    <w:p w:rsidR="003F2C88" w:rsidRPr="00FE6412" w:rsidRDefault="003F2C88" w:rsidP="003F2C88">
      <w:pPr>
        <w:spacing w:after="240" w:line="480" w:lineRule="auto"/>
        <w:ind w:left="720" w:firstLine="720"/>
        <w:rPr>
          <w:rFonts w:ascii="Times New Roman" w:hAnsi="Times New Roman" w:cs="Times New Roman"/>
          <w:sz w:val="24"/>
          <w:szCs w:val="24"/>
        </w:rPr>
      </w:pPr>
      <w:r w:rsidRPr="00FE6412">
        <w:rPr>
          <w:rFonts w:ascii="Times New Roman" w:hAnsi="Times New Roman" w:cs="Times New Roman"/>
          <w:sz w:val="24"/>
          <w:szCs w:val="24"/>
        </w:rPr>
        <w:t>Alur Kerja Siste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Siste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ab/>
        <w:t>Use case diagra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ab/>
        <w:t>Sequence diagram</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Activity diagram</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Class diagram</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basis data</w:t>
      </w:r>
    </w:p>
    <w:p w:rsidR="003F2C88" w:rsidRPr="00FE6412" w:rsidRDefault="003F2C88" w:rsidP="003F2C88">
      <w:pPr>
        <w:spacing w:after="240"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Realasi table</w:t>
      </w:r>
    </w:p>
    <w:p w:rsidR="003F2C88" w:rsidRPr="00FE6412" w:rsidRDefault="003F2C88" w:rsidP="003F2C88">
      <w:pPr>
        <w:spacing w:after="240" w:line="480" w:lineRule="auto"/>
        <w:rPr>
          <w:rFonts w:ascii="Times New Roman" w:hAnsi="Times New Roman" w:cs="Times New Roman"/>
          <w:sz w:val="24"/>
          <w:szCs w:val="24"/>
        </w:rPr>
      </w:pPr>
      <w:r w:rsidRPr="00FE6412">
        <w:rPr>
          <w:rFonts w:ascii="Times New Roman" w:hAnsi="Times New Roman" w:cs="Times New Roman"/>
          <w:sz w:val="24"/>
          <w:szCs w:val="24"/>
        </w:rPr>
        <w:t>Perancangan desain interface</w:t>
      </w:r>
    </w:p>
    <w:sectPr w:rsidR="003F2C88" w:rsidRPr="00FE6412" w:rsidSect="0075190C">
      <w:headerReference w:type="default" r:id="rId44"/>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3B4B54" w:rsidRDefault="003B4B54">
      <w:pPr>
        <w:spacing w:line="240" w:lineRule="auto"/>
      </w:pPr>
      <w:r>
        <w:separator/>
      </w:r>
    </w:p>
  </w:endnote>
  <w:endnote w:type="continuationSeparator" w:id="1">
    <w:p w:rsidR="003B4B54" w:rsidRDefault="003B4B54">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6271561"/>
    </w:sdtPr>
    <w:sdtContent>
      <w:p w:rsidR="00646029" w:rsidRDefault="00646029">
        <w:pPr>
          <w:pStyle w:val="Footer"/>
          <w:jc w:val="center"/>
        </w:pPr>
        <w:r>
          <w:rPr>
            <w:rFonts w:ascii="Times New Roman" w:hAnsi="Times New Roman" w:cs="Times New Roman"/>
            <w:sz w:val="24"/>
          </w:rPr>
          <w:fldChar w:fldCharType="begin"/>
        </w:r>
        <w:r>
          <w:rPr>
            <w:rFonts w:ascii="Times New Roman" w:hAnsi="Times New Roman" w:cs="Times New Roman"/>
            <w:sz w:val="24"/>
          </w:rPr>
          <w:instrText xml:space="preserve"> PAGE   \* MERGEFORMAT </w:instrText>
        </w:r>
        <w:r>
          <w:rPr>
            <w:rFonts w:ascii="Times New Roman" w:hAnsi="Times New Roman" w:cs="Times New Roman"/>
            <w:sz w:val="24"/>
          </w:rPr>
          <w:fldChar w:fldCharType="separate"/>
        </w:r>
        <w:r w:rsidR="00FE6412">
          <w:rPr>
            <w:rFonts w:ascii="Times New Roman" w:hAnsi="Times New Roman" w:cs="Times New Roman"/>
            <w:noProof/>
            <w:sz w:val="24"/>
          </w:rPr>
          <w:t>38</w:t>
        </w:r>
        <w:r>
          <w:rPr>
            <w:rFonts w:ascii="Times New Roman" w:hAnsi="Times New Roman" w:cs="Times New Roman"/>
            <w:sz w:val="24"/>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3B4B54" w:rsidRDefault="003B4B54">
      <w:pPr>
        <w:spacing w:after="0"/>
      </w:pPr>
      <w:r>
        <w:separator/>
      </w:r>
    </w:p>
  </w:footnote>
  <w:footnote w:type="continuationSeparator" w:id="1">
    <w:p w:rsidR="003B4B54" w:rsidRDefault="003B4B54">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029" w:rsidRDefault="00646029">
    <w:pPr>
      <w:pStyle w:val="Header"/>
      <w:jc w:val="right"/>
      <w:rPr>
        <w:rFonts w:ascii="Times New Roman" w:hAnsi="Times New Roman" w:cs="Times New Roman"/>
        <w:sz w:val="24"/>
      </w:rPr>
    </w:pPr>
  </w:p>
  <w:p w:rsidR="00646029" w:rsidRDefault="00646029">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029" w:rsidRDefault="00646029">
    <w:pPr>
      <w:pStyle w:val="Header"/>
      <w:jc w:val="right"/>
      <w:rPr>
        <w:rFonts w:ascii="Times New Roman" w:hAnsi="Times New Roman" w:cs="Times New Roman"/>
        <w:sz w:val="24"/>
      </w:rPr>
    </w:pPr>
  </w:p>
  <w:p w:rsidR="00646029" w:rsidRDefault="00646029">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6029" w:rsidRDefault="00646029">
    <w:pPr>
      <w:pStyle w:val="Header"/>
      <w:rPr>
        <w:rFonts w:ascii="Times New Roman" w:hAnsi="Times New Roman" w:cs="Times New Roman"/>
        <w:sz w:val="24"/>
      </w:rPr>
    </w:pPr>
  </w:p>
  <w:p w:rsidR="00646029" w:rsidRDefault="00646029">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142"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4">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5">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6">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7">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0">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3"/>
  </w:num>
  <w:num w:numId="3">
    <w:abstractNumId w:val="31"/>
  </w:num>
  <w:num w:numId="4">
    <w:abstractNumId w:val="30"/>
  </w:num>
  <w:num w:numId="5">
    <w:abstractNumId w:val="24"/>
  </w:num>
  <w:num w:numId="6">
    <w:abstractNumId w:val="26"/>
  </w:num>
  <w:num w:numId="7">
    <w:abstractNumId w:val="19"/>
  </w:num>
  <w:num w:numId="8">
    <w:abstractNumId w:val="16"/>
  </w:num>
  <w:num w:numId="9">
    <w:abstractNumId w:val="22"/>
  </w:num>
  <w:num w:numId="10">
    <w:abstractNumId w:val="7"/>
  </w:num>
  <w:num w:numId="11">
    <w:abstractNumId w:val="29"/>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8"/>
  </w:num>
  <w:num w:numId="20">
    <w:abstractNumId w:val="14"/>
  </w:num>
  <w:num w:numId="21">
    <w:abstractNumId w:val="4"/>
  </w:num>
  <w:num w:numId="22">
    <w:abstractNumId w:val="8"/>
  </w:num>
  <w:num w:numId="23">
    <w:abstractNumId w:val="32"/>
  </w:num>
  <w:num w:numId="24">
    <w:abstractNumId w:val="27"/>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5"/>
  </w:num>
  <w:num w:numId="33">
    <w:abstractNumId w:val="15"/>
  </w:num>
  <w:num w:numId="34">
    <w:abstractNumId w:val="2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defaultTabStop w:val="720"/>
  <w:drawingGridHorizontalSpacing w:val="110"/>
  <w:noPunctuationKerning/>
  <w:characterSpacingControl w:val="doNotCompress"/>
  <w:hdrShapeDefaults>
    <o:shapedefaults v:ext="edit" spidmax="26626"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B98"/>
    <w:rsid w:val="00003FD2"/>
    <w:rsid w:val="0000438C"/>
    <w:rsid w:val="000052E7"/>
    <w:rsid w:val="00007AE2"/>
    <w:rsid w:val="00010759"/>
    <w:rsid w:val="00010B73"/>
    <w:rsid w:val="000112A4"/>
    <w:rsid w:val="00022169"/>
    <w:rsid w:val="000225F8"/>
    <w:rsid w:val="00022AB6"/>
    <w:rsid w:val="000262FC"/>
    <w:rsid w:val="0002675D"/>
    <w:rsid w:val="00033184"/>
    <w:rsid w:val="00037072"/>
    <w:rsid w:val="00043129"/>
    <w:rsid w:val="0004448D"/>
    <w:rsid w:val="00047037"/>
    <w:rsid w:val="00057138"/>
    <w:rsid w:val="00063FF8"/>
    <w:rsid w:val="00065AD8"/>
    <w:rsid w:val="00065EA0"/>
    <w:rsid w:val="000737AD"/>
    <w:rsid w:val="00074FDE"/>
    <w:rsid w:val="000770D3"/>
    <w:rsid w:val="000879EF"/>
    <w:rsid w:val="00087ADB"/>
    <w:rsid w:val="00087C71"/>
    <w:rsid w:val="000941C8"/>
    <w:rsid w:val="00094C01"/>
    <w:rsid w:val="000A0AFD"/>
    <w:rsid w:val="000C4508"/>
    <w:rsid w:val="000D16C9"/>
    <w:rsid w:val="000D4A00"/>
    <w:rsid w:val="000E1C93"/>
    <w:rsid w:val="000E40E0"/>
    <w:rsid w:val="000E604A"/>
    <w:rsid w:val="000E7A69"/>
    <w:rsid w:val="000F1E1E"/>
    <w:rsid w:val="000F29F9"/>
    <w:rsid w:val="000F3792"/>
    <w:rsid w:val="001009C4"/>
    <w:rsid w:val="001074EC"/>
    <w:rsid w:val="00114B8B"/>
    <w:rsid w:val="00116929"/>
    <w:rsid w:val="001232BC"/>
    <w:rsid w:val="001255D6"/>
    <w:rsid w:val="001300BC"/>
    <w:rsid w:val="00130765"/>
    <w:rsid w:val="00134A86"/>
    <w:rsid w:val="0013743A"/>
    <w:rsid w:val="00141302"/>
    <w:rsid w:val="00160DB7"/>
    <w:rsid w:val="00166683"/>
    <w:rsid w:val="001707CA"/>
    <w:rsid w:val="001749F0"/>
    <w:rsid w:val="0018473E"/>
    <w:rsid w:val="001850F2"/>
    <w:rsid w:val="00186491"/>
    <w:rsid w:val="00191789"/>
    <w:rsid w:val="00191A5E"/>
    <w:rsid w:val="001920A9"/>
    <w:rsid w:val="00195D53"/>
    <w:rsid w:val="00197E4A"/>
    <w:rsid w:val="001A099D"/>
    <w:rsid w:val="001A3509"/>
    <w:rsid w:val="001A60A7"/>
    <w:rsid w:val="001C6C27"/>
    <w:rsid w:val="001D0C6D"/>
    <w:rsid w:val="001D6376"/>
    <w:rsid w:val="001F1D1A"/>
    <w:rsid w:val="002012AD"/>
    <w:rsid w:val="0020472B"/>
    <w:rsid w:val="002116A2"/>
    <w:rsid w:val="00211A2B"/>
    <w:rsid w:val="00213D20"/>
    <w:rsid w:val="00214CC5"/>
    <w:rsid w:val="00216289"/>
    <w:rsid w:val="00221A21"/>
    <w:rsid w:val="00221B13"/>
    <w:rsid w:val="00222751"/>
    <w:rsid w:val="00224EF2"/>
    <w:rsid w:val="002263F5"/>
    <w:rsid w:val="00240C8D"/>
    <w:rsid w:val="0024682A"/>
    <w:rsid w:val="00250B2F"/>
    <w:rsid w:val="00257354"/>
    <w:rsid w:val="00264CC1"/>
    <w:rsid w:val="00266D32"/>
    <w:rsid w:val="00267EAC"/>
    <w:rsid w:val="00271158"/>
    <w:rsid w:val="00277A79"/>
    <w:rsid w:val="00277EC1"/>
    <w:rsid w:val="00280F82"/>
    <w:rsid w:val="002824E3"/>
    <w:rsid w:val="00285BBB"/>
    <w:rsid w:val="00294C06"/>
    <w:rsid w:val="002958A4"/>
    <w:rsid w:val="002A0760"/>
    <w:rsid w:val="002A1BDA"/>
    <w:rsid w:val="002A394B"/>
    <w:rsid w:val="002B55AC"/>
    <w:rsid w:val="002B7636"/>
    <w:rsid w:val="002C15A6"/>
    <w:rsid w:val="002C20A3"/>
    <w:rsid w:val="002C2966"/>
    <w:rsid w:val="002C318C"/>
    <w:rsid w:val="002C6853"/>
    <w:rsid w:val="002D1838"/>
    <w:rsid w:val="002D78F1"/>
    <w:rsid w:val="002E02F6"/>
    <w:rsid w:val="002E1241"/>
    <w:rsid w:val="002E1C0C"/>
    <w:rsid w:val="002E2F5A"/>
    <w:rsid w:val="002E5EF4"/>
    <w:rsid w:val="002E7192"/>
    <w:rsid w:val="002F2700"/>
    <w:rsid w:val="002F43F5"/>
    <w:rsid w:val="0030474F"/>
    <w:rsid w:val="0030498D"/>
    <w:rsid w:val="00324C3F"/>
    <w:rsid w:val="003337F6"/>
    <w:rsid w:val="0033668D"/>
    <w:rsid w:val="00340631"/>
    <w:rsid w:val="00357599"/>
    <w:rsid w:val="00361780"/>
    <w:rsid w:val="003651A7"/>
    <w:rsid w:val="00366CB1"/>
    <w:rsid w:val="00376D64"/>
    <w:rsid w:val="00383288"/>
    <w:rsid w:val="003836E7"/>
    <w:rsid w:val="0038550C"/>
    <w:rsid w:val="00392B38"/>
    <w:rsid w:val="00392BF5"/>
    <w:rsid w:val="0039307D"/>
    <w:rsid w:val="0039727B"/>
    <w:rsid w:val="003A1213"/>
    <w:rsid w:val="003A3E90"/>
    <w:rsid w:val="003B4B54"/>
    <w:rsid w:val="003B53FA"/>
    <w:rsid w:val="003C23FC"/>
    <w:rsid w:val="003C3576"/>
    <w:rsid w:val="003C6EDF"/>
    <w:rsid w:val="003D1F66"/>
    <w:rsid w:val="003D3433"/>
    <w:rsid w:val="003D51BB"/>
    <w:rsid w:val="003E3DE0"/>
    <w:rsid w:val="003F2C88"/>
    <w:rsid w:val="003F31EB"/>
    <w:rsid w:val="003F4FEC"/>
    <w:rsid w:val="004036DE"/>
    <w:rsid w:val="004053EF"/>
    <w:rsid w:val="00413783"/>
    <w:rsid w:val="00416354"/>
    <w:rsid w:val="004255A2"/>
    <w:rsid w:val="00425A21"/>
    <w:rsid w:val="0042632C"/>
    <w:rsid w:val="00435599"/>
    <w:rsid w:val="004407AC"/>
    <w:rsid w:val="0044719C"/>
    <w:rsid w:val="00447F04"/>
    <w:rsid w:val="004517E9"/>
    <w:rsid w:val="0045471C"/>
    <w:rsid w:val="00455C1E"/>
    <w:rsid w:val="004618C6"/>
    <w:rsid w:val="0046277B"/>
    <w:rsid w:val="00463309"/>
    <w:rsid w:val="00463B52"/>
    <w:rsid w:val="00464C71"/>
    <w:rsid w:val="00475DB4"/>
    <w:rsid w:val="00475E4E"/>
    <w:rsid w:val="004805C8"/>
    <w:rsid w:val="00481469"/>
    <w:rsid w:val="00486F8B"/>
    <w:rsid w:val="004929EB"/>
    <w:rsid w:val="00497B50"/>
    <w:rsid w:val="004A0651"/>
    <w:rsid w:val="004A07A8"/>
    <w:rsid w:val="004A0B67"/>
    <w:rsid w:val="004A36EE"/>
    <w:rsid w:val="004A59B3"/>
    <w:rsid w:val="004A7E36"/>
    <w:rsid w:val="004B00CD"/>
    <w:rsid w:val="004B1CCE"/>
    <w:rsid w:val="004B48E5"/>
    <w:rsid w:val="004B614A"/>
    <w:rsid w:val="004B6908"/>
    <w:rsid w:val="004B70AB"/>
    <w:rsid w:val="004C152A"/>
    <w:rsid w:val="004C4FC1"/>
    <w:rsid w:val="004D5313"/>
    <w:rsid w:val="004D6BAC"/>
    <w:rsid w:val="004E02CA"/>
    <w:rsid w:val="004E2A98"/>
    <w:rsid w:val="004F08AB"/>
    <w:rsid w:val="004F2600"/>
    <w:rsid w:val="004F3FAE"/>
    <w:rsid w:val="004F4DEE"/>
    <w:rsid w:val="005017F9"/>
    <w:rsid w:val="00501B78"/>
    <w:rsid w:val="005020BE"/>
    <w:rsid w:val="00505411"/>
    <w:rsid w:val="00507838"/>
    <w:rsid w:val="005131D9"/>
    <w:rsid w:val="00516A6A"/>
    <w:rsid w:val="00520658"/>
    <w:rsid w:val="00523EB2"/>
    <w:rsid w:val="00533F0E"/>
    <w:rsid w:val="00534E24"/>
    <w:rsid w:val="00537963"/>
    <w:rsid w:val="005452CE"/>
    <w:rsid w:val="005464EE"/>
    <w:rsid w:val="005527B7"/>
    <w:rsid w:val="005630D1"/>
    <w:rsid w:val="005739DF"/>
    <w:rsid w:val="00576864"/>
    <w:rsid w:val="0058679F"/>
    <w:rsid w:val="00593E35"/>
    <w:rsid w:val="005949B9"/>
    <w:rsid w:val="00595AF1"/>
    <w:rsid w:val="00596A54"/>
    <w:rsid w:val="00597C32"/>
    <w:rsid w:val="00597CDA"/>
    <w:rsid w:val="005A0655"/>
    <w:rsid w:val="005A6686"/>
    <w:rsid w:val="005B5DB0"/>
    <w:rsid w:val="005C38AC"/>
    <w:rsid w:val="005C3EAD"/>
    <w:rsid w:val="005C5CEC"/>
    <w:rsid w:val="005D061A"/>
    <w:rsid w:val="005D3365"/>
    <w:rsid w:val="005D5460"/>
    <w:rsid w:val="005E1410"/>
    <w:rsid w:val="005E3E20"/>
    <w:rsid w:val="005E4B35"/>
    <w:rsid w:val="005F69E5"/>
    <w:rsid w:val="005F6CD5"/>
    <w:rsid w:val="00601E88"/>
    <w:rsid w:val="00602D72"/>
    <w:rsid w:val="006059EA"/>
    <w:rsid w:val="00607AF2"/>
    <w:rsid w:val="00621147"/>
    <w:rsid w:val="00621166"/>
    <w:rsid w:val="00632402"/>
    <w:rsid w:val="00646029"/>
    <w:rsid w:val="006530CD"/>
    <w:rsid w:val="00656C49"/>
    <w:rsid w:val="0066201F"/>
    <w:rsid w:val="006636D0"/>
    <w:rsid w:val="00663D19"/>
    <w:rsid w:val="0067741C"/>
    <w:rsid w:val="006819FC"/>
    <w:rsid w:val="006848E2"/>
    <w:rsid w:val="00686AB7"/>
    <w:rsid w:val="00687FCD"/>
    <w:rsid w:val="006A09A7"/>
    <w:rsid w:val="006A18D2"/>
    <w:rsid w:val="006A4666"/>
    <w:rsid w:val="006B0392"/>
    <w:rsid w:val="006B265F"/>
    <w:rsid w:val="006C5900"/>
    <w:rsid w:val="006C754C"/>
    <w:rsid w:val="006D4676"/>
    <w:rsid w:val="006D73B0"/>
    <w:rsid w:val="0070766D"/>
    <w:rsid w:val="00710936"/>
    <w:rsid w:val="00715CE1"/>
    <w:rsid w:val="00726D96"/>
    <w:rsid w:val="00731CFF"/>
    <w:rsid w:val="00733306"/>
    <w:rsid w:val="0074000A"/>
    <w:rsid w:val="00742D52"/>
    <w:rsid w:val="00744782"/>
    <w:rsid w:val="0075032C"/>
    <w:rsid w:val="0075190C"/>
    <w:rsid w:val="00766062"/>
    <w:rsid w:val="00771B35"/>
    <w:rsid w:val="007733D0"/>
    <w:rsid w:val="007830CB"/>
    <w:rsid w:val="007876FC"/>
    <w:rsid w:val="007A1A51"/>
    <w:rsid w:val="007B7B83"/>
    <w:rsid w:val="007C7FD3"/>
    <w:rsid w:val="007D2128"/>
    <w:rsid w:val="007E0623"/>
    <w:rsid w:val="007E1904"/>
    <w:rsid w:val="007F4133"/>
    <w:rsid w:val="007F4E8C"/>
    <w:rsid w:val="0080214E"/>
    <w:rsid w:val="00802E68"/>
    <w:rsid w:val="008035A8"/>
    <w:rsid w:val="0081051D"/>
    <w:rsid w:val="00811391"/>
    <w:rsid w:val="00813109"/>
    <w:rsid w:val="008225D2"/>
    <w:rsid w:val="008232BE"/>
    <w:rsid w:val="00827A8F"/>
    <w:rsid w:val="00827ABE"/>
    <w:rsid w:val="008314EA"/>
    <w:rsid w:val="008368CB"/>
    <w:rsid w:val="0084524E"/>
    <w:rsid w:val="00853B97"/>
    <w:rsid w:val="0085413E"/>
    <w:rsid w:val="00854766"/>
    <w:rsid w:val="00854B33"/>
    <w:rsid w:val="00854BDA"/>
    <w:rsid w:val="00856E39"/>
    <w:rsid w:val="00860C84"/>
    <w:rsid w:val="008638D9"/>
    <w:rsid w:val="00875EF4"/>
    <w:rsid w:val="008773A5"/>
    <w:rsid w:val="0088719A"/>
    <w:rsid w:val="008A0E0D"/>
    <w:rsid w:val="008A1D19"/>
    <w:rsid w:val="008A6C3E"/>
    <w:rsid w:val="008B1233"/>
    <w:rsid w:val="008B60EE"/>
    <w:rsid w:val="008C0260"/>
    <w:rsid w:val="008C4482"/>
    <w:rsid w:val="008C54A0"/>
    <w:rsid w:val="008C6AA5"/>
    <w:rsid w:val="008D091C"/>
    <w:rsid w:val="008D371E"/>
    <w:rsid w:val="008E2F3C"/>
    <w:rsid w:val="008F2FCC"/>
    <w:rsid w:val="00900E5D"/>
    <w:rsid w:val="00907618"/>
    <w:rsid w:val="00913F42"/>
    <w:rsid w:val="009140D5"/>
    <w:rsid w:val="00930678"/>
    <w:rsid w:val="009306ED"/>
    <w:rsid w:val="00937167"/>
    <w:rsid w:val="0093718D"/>
    <w:rsid w:val="00955C57"/>
    <w:rsid w:val="00970663"/>
    <w:rsid w:val="00971906"/>
    <w:rsid w:val="00972BF5"/>
    <w:rsid w:val="009822EF"/>
    <w:rsid w:val="0098438D"/>
    <w:rsid w:val="009A0407"/>
    <w:rsid w:val="009A2E48"/>
    <w:rsid w:val="009A7FA1"/>
    <w:rsid w:val="009B137D"/>
    <w:rsid w:val="009B4476"/>
    <w:rsid w:val="009C0697"/>
    <w:rsid w:val="009D01D5"/>
    <w:rsid w:val="009D3DB7"/>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6701"/>
    <w:rsid w:val="00A6729F"/>
    <w:rsid w:val="00A816A5"/>
    <w:rsid w:val="00A838AB"/>
    <w:rsid w:val="00A87878"/>
    <w:rsid w:val="00A900F2"/>
    <w:rsid w:val="00A9038E"/>
    <w:rsid w:val="00A926A5"/>
    <w:rsid w:val="00A97933"/>
    <w:rsid w:val="00AA7718"/>
    <w:rsid w:val="00AB184C"/>
    <w:rsid w:val="00AB2D0B"/>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52959"/>
    <w:rsid w:val="00B60514"/>
    <w:rsid w:val="00B64C84"/>
    <w:rsid w:val="00B67DD3"/>
    <w:rsid w:val="00B7300D"/>
    <w:rsid w:val="00B74C19"/>
    <w:rsid w:val="00B760B7"/>
    <w:rsid w:val="00BA1BC2"/>
    <w:rsid w:val="00BA212A"/>
    <w:rsid w:val="00BA4229"/>
    <w:rsid w:val="00BA5688"/>
    <w:rsid w:val="00BC018F"/>
    <w:rsid w:val="00BC0A42"/>
    <w:rsid w:val="00BC0CFA"/>
    <w:rsid w:val="00BC2A81"/>
    <w:rsid w:val="00BC7163"/>
    <w:rsid w:val="00BD160A"/>
    <w:rsid w:val="00BD2989"/>
    <w:rsid w:val="00BD71C2"/>
    <w:rsid w:val="00BE3F21"/>
    <w:rsid w:val="00BF772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60E55"/>
    <w:rsid w:val="00C64922"/>
    <w:rsid w:val="00C64B70"/>
    <w:rsid w:val="00C735D9"/>
    <w:rsid w:val="00C76301"/>
    <w:rsid w:val="00C773DA"/>
    <w:rsid w:val="00C8025A"/>
    <w:rsid w:val="00C83A01"/>
    <w:rsid w:val="00C87610"/>
    <w:rsid w:val="00C956D1"/>
    <w:rsid w:val="00CA6C5B"/>
    <w:rsid w:val="00CA7D69"/>
    <w:rsid w:val="00CB1B6F"/>
    <w:rsid w:val="00CB4E8E"/>
    <w:rsid w:val="00CB57D0"/>
    <w:rsid w:val="00CD1A83"/>
    <w:rsid w:val="00CD74A8"/>
    <w:rsid w:val="00CE5C10"/>
    <w:rsid w:val="00CF25F9"/>
    <w:rsid w:val="00CF4615"/>
    <w:rsid w:val="00CF4953"/>
    <w:rsid w:val="00CF5A90"/>
    <w:rsid w:val="00CF6E94"/>
    <w:rsid w:val="00D01FB0"/>
    <w:rsid w:val="00D03A19"/>
    <w:rsid w:val="00D06AAD"/>
    <w:rsid w:val="00D12A8B"/>
    <w:rsid w:val="00D22ADB"/>
    <w:rsid w:val="00D2383D"/>
    <w:rsid w:val="00D31253"/>
    <w:rsid w:val="00D364AE"/>
    <w:rsid w:val="00D3705C"/>
    <w:rsid w:val="00D533C9"/>
    <w:rsid w:val="00D55B9A"/>
    <w:rsid w:val="00D61D2B"/>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3BFE"/>
    <w:rsid w:val="00DD659F"/>
    <w:rsid w:val="00DD660D"/>
    <w:rsid w:val="00DE1130"/>
    <w:rsid w:val="00DF1B00"/>
    <w:rsid w:val="00DF20D3"/>
    <w:rsid w:val="00E06C6B"/>
    <w:rsid w:val="00E16BAD"/>
    <w:rsid w:val="00E208BC"/>
    <w:rsid w:val="00E209CC"/>
    <w:rsid w:val="00E23425"/>
    <w:rsid w:val="00E34C95"/>
    <w:rsid w:val="00E35C1C"/>
    <w:rsid w:val="00E35D42"/>
    <w:rsid w:val="00E463AB"/>
    <w:rsid w:val="00E467BB"/>
    <w:rsid w:val="00E4728D"/>
    <w:rsid w:val="00E51A61"/>
    <w:rsid w:val="00E57413"/>
    <w:rsid w:val="00E60751"/>
    <w:rsid w:val="00E610E1"/>
    <w:rsid w:val="00E678DE"/>
    <w:rsid w:val="00E8479F"/>
    <w:rsid w:val="00E87076"/>
    <w:rsid w:val="00EA25C6"/>
    <w:rsid w:val="00EB01C2"/>
    <w:rsid w:val="00EC120F"/>
    <w:rsid w:val="00ED2A3B"/>
    <w:rsid w:val="00ED4F3D"/>
    <w:rsid w:val="00ED5D72"/>
    <w:rsid w:val="00EE647F"/>
    <w:rsid w:val="00EE7B65"/>
    <w:rsid w:val="00EF1B2B"/>
    <w:rsid w:val="00EF25F6"/>
    <w:rsid w:val="00EF4504"/>
    <w:rsid w:val="00EF5E34"/>
    <w:rsid w:val="00F03DDC"/>
    <w:rsid w:val="00F07139"/>
    <w:rsid w:val="00F10D95"/>
    <w:rsid w:val="00F16AC3"/>
    <w:rsid w:val="00F21DE2"/>
    <w:rsid w:val="00F24636"/>
    <w:rsid w:val="00F24CB1"/>
    <w:rsid w:val="00F25877"/>
    <w:rsid w:val="00F262AB"/>
    <w:rsid w:val="00F27CF0"/>
    <w:rsid w:val="00F33E67"/>
    <w:rsid w:val="00F508D8"/>
    <w:rsid w:val="00F51D21"/>
    <w:rsid w:val="00F635C4"/>
    <w:rsid w:val="00F67069"/>
    <w:rsid w:val="00F72D00"/>
    <w:rsid w:val="00F73E6B"/>
    <w:rsid w:val="00F77416"/>
    <w:rsid w:val="00F852CA"/>
    <w:rsid w:val="00FA1BF0"/>
    <w:rsid w:val="00FA6773"/>
    <w:rsid w:val="00FC581D"/>
    <w:rsid w:val="00FD3F14"/>
    <w:rsid w:val="00FD461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6626"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ind w:left="0"/>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eader" Target="header3.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F07A9E0-9E08-4EFF-B4F1-E0FBE0A8CF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4</TotalTime>
  <Pages>65</Pages>
  <Words>11847</Words>
  <Characters>67533</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922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2</cp:revision>
  <cp:lastPrinted>2022-06-04T08:22:00Z</cp:lastPrinted>
  <dcterms:created xsi:type="dcterms:W3CDTF">2022-06-01T06:36:00Z</dcterms:created>
  <dcterms:modified xsi:type="dcterms:W3CDTF">2022-07-02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